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2345A3DE"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79B1A9FD" w14:textId="3EBE8C09"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xml:space="preserve">. </w:t>
      </w:r>
    </w:p>
    <w:p w14:paraId="0B364E1A" w14:textId="5C2058F3"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5883F09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520BA75E"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466DEAB9"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E4245">
        <w:fldChar w:fldCharType="separate"/>
      </w:r>
      <w:r w:rsidR="00244F50" w:rsidRPr="00244F50">
        <w:rPr>
          <w:noProof/>
        </w:rPr>
        <w:t>[20]</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57712183"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323269DD"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779A068F"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79FBC4BF"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7B77C3CD"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2436CDB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120WPM</w:t>
      </w:r>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7EBB3DD3"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6498A80F"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rsidR="00244F50">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6]","plainTextFormattedCitation":"[36]","previouslyFormattedCitation":"[37]"},"properties":{"noteIndex":0},"schema":"https://github.com/citation-style-language/schema/raw/master/csl-citation.json"}</w:instrText>
      </w:r>
      <w:r>
        <w:fldChar w:fldCharType="separate"/>
      </w:r>
      <w:r w:rsidR="00244F50" w:rsidRPr="00244F50">
        <w:rPr>
          <w:noProof/>
        </w:rPr>
        <w:t>[36]</w:t>
      </w:r>
      <w:r>
        <w:fldChar w:fldCharType="end"/>
      </w:r>
      <w:r>
        <w:fldChar w:fldCharType="begin" w:fldLock="1"/>
      </w:r>
      <w:r w:rsidR="00244F50">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7]","plainTextFormattedCitation":"[37]","previouslyFormattedCitation":"[38]"},"properties":{"noteIndex":0},"schema":"https://github.com/citation-style-language/schema/raw/master/csl-citation.json"}</w:instrText>
      </w:r>
      <w:r>
        <w:fldChar w:fldCharType="separate"/>
      </w:r>
      <w:r w:rsidR="00244F50" w:rsidRPr="00244F50">
        <w:rPr>
          <w:noProof/>
        </w:rPr>
        <w:t>[37]</w:t>
      </w:r>
      <w:r>
        <w:fldChar w:fldCharType="end"/>
      </w:r>
      <w:r>
        <w:fldChar w:fldCharType="begin" w:fldLock="1"/>
      </w:r>
      <w:r w:rsidR="00244F50">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8]","plainTextFormattedCitation":"[38]","previouslyFormattedCitation":"[39]"},"properties":{"noteIndex":0},"schema":"https://github.com/citation-style-language/schema/raw/master/csl-citation.json"}</w:instrText>
      </w:r>
      <w:r>
        <w:fldChar w:fldCharType="separate"/>
      </w:r>
      <w:r w:rsidR="00244F50" w:rsidRPr="00244F50">
        <w:rPr>
          <w:noProof/>
        </w:rPr>
        <w:t>[38]</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For example, 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 xml:space="preserve">the study needs to be run </w:t>
      </w:r>
      <w:r w:rsidR="00EF347F">
        <w:lastRenderedPageBreak/>
        <w:t>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5C259C21" w:rsidR="00390C38" w:rsidRDefault="007413E4" w:rsidP="006F554E">
      <w:pPr>
        <w:pStyle w:val="PostHeadPara"/>
      </w:pPr>
      <w:r w:rsidRPr="00E8654D">
        <w:t xml:space="preserve">We selected videos </w:t>
      </w:r>
      <w:r>
        <w:t xml:space="preserve">which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fldSimple w:instr=" SEQ Table \* ARABIC ">
        <w:r>
          <w:t>1</w:t>
        </w:r>
      </w:fldSimple>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fldSimple w:instr=" SEQ Table \* ARABIC ">
        <w:r>
          <w:t>3</w:t>
        </w:r>
      </w:fldSimple>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w:t>
      </w:r>
      <w:r w:rsidR="00785331">
        <w:lastRenderedPageBreak/>
        <w:t xml:space="preserve">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fldSimple w:instr=" SEQ Table \* ARABIC ">
        <w:r>
          <w:t>4</w:t>
        </w:r>
      </w:fldSimple>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lastRenderedPageBreak/>
        <w:t xml:space="preserve">Table </w:t>
      </w:r>
      <w:fldSimple w:instr=" SEQ Table \* ARABIC ">
        <w:r>
          <w:t>5</w:t>
        </w:r>
      </w:fldSimple>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5DA800C" w:rsidR="0019247C" w:rsidRPr="005B2F9F" w:rsidRDefault="00390316" w:rsidP="005B2F9F">
      <w:pPr>
        <w:pStyle w:val="Para"/>
        <w:ind w:firstLine="0"/>
        <w:rPr>
          <w:lang w:eastAsia="en-US"/>
        </w:rPr>
      </w:pPr>
      <w:r w:rsidRPr="00390316">
        <w:rPr>
          <w:highlight w:val="lightGray"/>
          <w:lang w:eastAsia="en-US"/>
        </w:rPr>
        <w:t xml:space="preserve">We recruited 12 new </w:t>
      </w:r>
      <w:proofErr w:type="spellStart"/>
      <w:r w:rsidRPr="00390316">
        <w:rPr>
          <w:highlight w:val="lightGray"/>
          <w:lang w:eastAsia="en-US"/>
        </w:rPr>
        <w:t>pariticipants</w:t>
      </w:r>
      <w:proofErr w:type="spellEnd"/>
      <w:r w:rsidRPr="00390316">
        <w:rPr>
          <w:highlight w:val="lightGray"/>
          <w:lang w:eastAsia="en-US"/>
        </w:rPr>
        <w:t xml:space="preserve"> for the study…</w:t>
      </w:r>
      <w:r>
        <w:rPr>
          <w:highlight w:val="lightGray"/>
          <w:lang w:eastAsia="en-US"/>
        </w:rPr>
        <w:t xml:space="preserve"> 65+ age. X males and X females.</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w:t>
      </w:r>
      <w:bookmarkStart w:id="12" w:name="_GoBack"/>
      <w:r>
        <w:t>4</w:t>
      </w:r>
      <w:bookmarkEnd w:id="12"/>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6531C6C5" w:rsidR="0055254E" w:rsidRDefault="0055254E" w:rsidP="0055254E">
      <w:pPr>
        <w:pStyle w:val="PostHeadPara"/>
        <w:numPr>
          <w:ilvl w:val="6"/>
          <w:numId w:val="4"/>
        </w:numPr>
        <w:ind w:left="360" w:hanging="180"/>
      </w:pPr>
      <w:r>
        <w:t xml:space="preserve">How to </w:t>
      </w:r>
      <w:r w:rsidR="00060F4C">
        <w:t>create a folder…</w:t>
      </w:r>
    </w:p>
    <w:p w14:paraId="09BBABD9" w14:textId="395262E8" w:rsidR="0055254E" w:rsidRDefault="0055254E" w:rsidP="0055254E">
      <w:pPr>
        <w:pStyle w:val="PostHeadPara"/>
        <w:numPr>
          <w:ilvl w:val="6"/>
          <w:numId w:val="4"/>
        </w:numPr>
        <w:ind w:left="360" w:hanging="180"/>
      </w:pPr>
      <w:r w:rsidRPr="00390C38">
        <w:t xml:space="preserve">How to </w:t>
      </w:r>
      <w:r w:rsidR="00060F4C">
        <w:t>set auto-reply</w:t>
      </w:r>
    </w:p>
    <w:p w14:paraId="7FBC5CB3" w14:textId="70259305" w:rsidR="0055254E" w:rsidRDefault="0055254E" w:rsidP="0055254E">
      <w:pPr>
        <w:pStyle w:val="PostHeadPara"/>
        <w:numPr>
          <w:ilvl w:val="6"/>
          <w:numId w:val="4"/>
        </w:numPr>
        <w:ind w:left="360" w:hanging="180"/>
      </w:pPr>
      <w:r>
        <w:t>H</w:t>
      </w:r>
      <w:r w:rsidRPr="00390C38">
        <w:t>ow to</w:t>
      </w:r>
      <w:r w:rsidR="00060F4C">
        <w:t xml:space="preserve"> measure distance</w:t>
      </w:r>
    </w:p>
    <w:p w14:paraId="2A96C906" w14:textId="0C5050DE" w:rsidR="0055254E" w:rsidRDefault="00127948" w:rsidP="000154C1">
      <w:pPr>
        <w:pStyle w:val="PostHeadPara"/>
        <w:numPr>
          <w:ilvl w:val="6"/>
          <w:numId w:val="4"/>
        </w:numPr>
        <w:ind w:left="360" w:hanging="180"/>
      </w:pPr>
      <w:r>
        <w:t>How to</w:t>
      </w:r>
      <w:r w:rsidR="00060F4C">
        <w:t xml:space="preserve"> set a reminder</w:t>
      </w:r>
    </w:p>
    <w:p w14:paraId="503EA7F9" w14:textId="057E3EC7" w:rsidR="00127948" w:rsidRDefault="00127948" w:rsidP="00127948">
      <w:pPr>
        <w:pStyle w:val="Head3"/>
      </w:pPr>
      <w:r>
        <w:t>Task scenarios</w:t>
      </w:r>
    </w:p>
    <w:p w14:paraId="417B512B" w14:textId="34537FEA"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r w:rsidR="00292C4C" w:rsidRPr="00060F4C">
        <w:rPr>
          <w:b/>
          <w:color w:val="FF0000"/>
          <w:lang w:eastAsia="en-US"/>
        </w:rPr>
        <w:t>We added</w:t>
      </w:r>
      <w:r w:rsidR="00060F4C" w:rsidRPr="00060F4C">
        <w:rPr>
          <w:b/>
          <w:color w:val="FF0000"/>
          <w:lang w:eastAsia="en-US"/>
        </w:rPr>
        <w:t xml:space="preserve"> 3 more tasks for a total of 6 tasks!</w:t>
      </w:r>
      <w:r w:rsidR="00860A60">
        <w:rPr>
          <w:b/>
          <w:color w:val="FF0000"/>
          <w:lang w:eastAsia="en-US"/>
        </w:rPr>
        <w:t xml:space="preserve"> We also changed the task </w:t>
      </w:r>
      <w:proofErr w:type="spellStart"/>
      <w:r w:rsidR="00860A60">
        <w:rPr>
          <w:b/>
          <w:color w:val="FF0000"/>
          <w:lang w:eastAsia="en-US"/>
        </w:rPr>
        <w:t>desciprtion</w:t>
      </w:r>
      <w:proofErr w:type="spellEnd"/>
      <w:r w:rsidR="00860A60">
        <w:rPr>
          <w:b/>
          <w:color w:val="FF0000"/>
          <w:lang w:eastAsia="en-US"/>
        </w:rPr>
        <w:t xml:space="preserve"> a bit…</w:t>
      </w:r>
      <w:r w:rsidR="008C0696">
        <w:rPr>
          <w:b/>
          <w:color w:val="FF0000"/>
          <w:lang w:eastAsia="en-US"/>
        </w:rPr>
        <w:t xml:space="preserve">to add more steps.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lastRenderedPageBreak/>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3"/>
      <w:r w:rsidR="00973461">
        <w:rPr>
          <w:lang w:eastAsia="en-US"/>
        </w:rPr>
        <w:t>[some address]</w:t>
      </w:r>
      <w:r w:rsidR="00D67C1D" w:rsidRPr="005B2F9F">
        <w:rPr>
          <w:lang w:eastAsia="en-US"/>
        </w:rPr>
        <w:t> </w:t>
      </w:r>
      <w:commentRangeEnd w:id="13"/>
      <w:r w:rsidR="00435987">
        <w:rPr>
          <w:rStyle w:val="CommentReference"/>
          <w:rFonts w:asciiTheme="minorHAnsi" w:eastAsiaTheme="minorEastAsia" w:hAnsiTheme="minorHAnsi" w:cstheme="minorBidi"/>
          <w:lang w:val="en-CA" w:eastAsia="zh-CN"/>
        </w:rPr>
        <w:commentReference w:id="13"/>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4" w:name="_Ref74928170"/>
      <w:commentRangeStart w:id="15"/>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4"/>
      <w:r w:rsidRPr="005B2F9F">
        <w:rPr>
          <w:rFonts w:ascii="Linux Biolinum O" w:eastAsia="Cambria" w:hAnsi="Linux Biolinum O" w:cs="Linux Biolinum O"/>
          <w:i w:val="0"/>
          <w:iCs w:val="0"/>
          <w:color w:val="auto"/>
          <w:sz w:val="16"/>
          <w:szCs w:val="24"/>
          <w:lang w:eastAsia="ja-JP"/>
        </w:rPr>
        <w:t>. Counterbalancing of the tasks for study 2</w:t>
      </w:r>
      <w:commentRangeEnd w:id="15"/>
      <w:r w:rsidR="00A65E9F">
        <w:rPr>
          <w:rStyle w:val="CommentReference"/>
          <w:rFonts w:eastAsiaTheme="minorEastAsia"/>
          <w:i w:val="0"/>
          <w:iCs w:val="0"/>
          <w:color w:val="auto"/>
          <w:lang w:val="en-CA" w:eastAsia="zh-CN"/>
        </w:rPr>
        <w:commentReference w:id="15"/>
      </w:r>
    </w:p>
    <w:tbl>
      <w:tblPr>
        <w:tblStyle w:val="TableGrid"/>
        <w:tblW w:w="0" w:type="auto"/>
        <w:jc w:val="center"/>
        <w:tblLook w:val="04A0" w:firstRow="1" w:lastRow="0" w:firstColumn="1" w:lastColumn="0" w:noHBand="0" w:noVBand="1"/>
      </w:tblPr>
      <w:tblGrid>
        <w:gridCol w:w="497"/>
        <w:gridCol w:w="714"/>
        <w:gridCol w:w="714"/>
        <w:gridCol w:w="714"/>
        <w:gridCol w:w="714"/>
        <w:gridCol w:w="719"/>
        <w:gridCol w:w="71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7E9B43BC"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15DCFB7" w14:textId="1543E690" w:rsidR="000C7123" w:rsidRPr="003D4108" w:rsidRDefault="000C7123" w:rsidP="003D4108">
            <w:pPr>
              <w:pStyle w:val="Para"/>
              <w:ind w:firstLine="0"/>
              <w:jc w:val="center"/>
              <w:rPr>
                <w:sz w:val="14"/>
                <w:szCs w:val="14"/>
                <w:lang w:eastAsia="en-US"/>
              </w:rPr>
            </w:pPr>
            <w:r w:rsidRPr="003D4108">
              <w:rPr>
                <w:sz w:val="14"/>
                <w:szCs w:val="14"/>
                <w:lang w:eastAsia="en-US"/>
              </w:rPr>
              <w:t>T2x</w:t>
            </w:r>
            <w:r w:rsidR="003D4108" w:rsidRPr="003D4108">
              <w:rPr>
                <w:sz w:val="14"/>
                <w:szCs w:val="14"/>
                <w:lang w:eastAsia="en-US"/>
              </w:rPr>
              <w:t>CTL</w:t>
            </w:r>
          </w:p>
        </w:tc>
        <w:tc>
          <w:tcPr>
            <w:tcW w:w="714" w:type="dxa"/>
          </w:tcPr>
          <w:p w14:paraId="06F64C71" w14:textId="24CFB3A0"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3xAP</w:t>
            </w:r>
          </w:p>
        </w:tc>
        <w:tc>
          <w:tcPr>
            <w:tcW w:w="714" w:type="dxa"/>
          </w:tcPr>
          <w:p w14:paraId="31DF3DEE" w14:textId="05CFD692"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9" w:type="dxa"/>
          </w:tcPr>
          <w:p w14:paraId="5C579F40" w14:textId="0B214ABD"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8853CE5" w14:textId="311F97CE"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0F2A7C59"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4FE2186F" w14:textId="0E13D951"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D0337D" w14:textId="4F2ABFFD"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61542218" w14:textId="11675D02"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9" w:type="dxa"/>
          </w:tcPr>
          <w:p w14:paraId="73ACCAD5" w14:textId="173CE657"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46EE3E98" w14:textId="240F7FAC" w:rsidR="000C7123" w:rsidRPr="003D4108" w:rsidRDefault="000C7123" w:rsidP="003D4108">
            <w:pPr>
              <w:pStyle w:val="Para"/>
              <w:ind w:firstLine="0"/>
              <w:jc w:val="center"/>
              <w:rPr>
                <w:sz w:val="14"/>
                <w:szCs w:val="14"/>
                <w:lang w:eastAsia="en-US"/>
              </w:rPr>
            </w:pPr>
            <w:r w:rsidRPr="003D4108">
              <w:rPr>
                <w:sz w:val="14"/>
                <w:szCs w:val="14"/>
                <w:lang w:eastAsia="en-US"/>
              </w:rPr>
              <w:t>T3x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6BF11428"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34DCA6BF" w14:textId="2A84A71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FF5C608" w14:textId="309B9683"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1xAP</w:t>
            </w:r>
          </w:p>
        </w:tc>
        <w:tc>
          <w:tcPr>
            <w:tcW w:w="714" w:type="dxa"/>
          </w:tcPr>
          <w:p w14:paraId="62BACFCF" w14:textId="4567D1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9" w:type="dxa"/>
          </w:tcPr>
          <w:p w14:paraId="33C32D2A" w14:textId="165D5B7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61A86C7D" w14:textId="01A1A80E"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2FFA7C2F" w:rsidR="000C7123" w:rsidRPr="003D4108" w:rsidRDefault="000C7123" w:rsidP="003D4108">
            <w:pPr>
              <w:pStyle w:val="Para"/>
              <w:ind w:firstLine="0"/>
              <w:jc w:val="center"/>
              <w:rPr>
                <w:sz w:val="14"/>
                <w:szCs w:val="14"/>
                <w:lang w:eastAsia="en-US"/>
              </w:rPr>
            </w:pPr>
            <w:r w:rsidRPr="003D4108">
              <w:rPr>
                <w:sz w:val="14"/>
                <w:szCs w:val="14"/>
                <w:lang w:eastAsia="en-US"/>
              </w:rPr>
              <w:t>T</w:t>
            </w:r>
            <w:r w:rsidR="003D4108" w:rsidRPr="003D4108">
              <w:rPr>
                <w:sz w:val="14"/>
                <w:szCs w:val="14"/>
                <w:lang w:eastAsia="en-US"/>
              </w:rPr>
              <w:t>2</w:t>
            </w:r>
            <w:r w:rsidR="003D4108" w:rsidRPr="003D4108">
              <w:rPr>
                <w:sz w:val="14"/>
                <w:szCs w:val="14"/>
                <w:lang w:eastAsia="en-US"/>
              </w:rPr>
              <w:t>xCTL</w:t>
            </w:r>
          </w:p>
        </w:tc>
        <w:tc>
          <w:tcPr>
            <w:tcW w:w="714" w:type="dxa"/>
          </w:tcPr>
          <w:p w14:paraId="37999C65" w14:textId="3E0B96D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1B11A323" w14:textId="4066EB2B"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EAC4465" w14:textId="3ADDB335"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9" w:type="dxa"/>
          </w:tcPr>
          <w:p w14:paraId="01C87F88" w14:textId="168BB9FB"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3D137A9" w14:textId="31B8C7E6" w:rsidR="000C7123" w:rsidRPr="003D4108" w:rsidRDefault="000C7123" w:rsidP="003D4108">
            <w:pPr>
              <w:pStyle w:val="Para"/>
              <w:ind w:firstLine="0"/>
              <w:jc w:val="center"/>
              <w:rPr>
                <w:sz w:val="14"/>
                <w:szCs w:val="14"/>
                <w:lang w:eastAsia="en-US"/>
              </w:rPr>
            </w:pPr>
            <w:r w:rsidRPr="003D4108">
              <w:rPr>
                <w:sz w:val="14"/>
                <w:szCs w:val="14"/>
                <w:lang w:eastAsia="en-US"/>
              </w:rPr>
              <w:t>T1x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5E88B3F0" w:rsidR="000C7123" w:rsidRPr="003D4108" w:rsidRDefault="000C7123" w:rsidP="003D4108">
            <w:pPr>
              <w:pStyle w:val="Para"/>
              <w:ind w:firstLine="0"/>
              <w:jc w:val="center"/>
              <w:rPr>
                <w:sz w:val="14"/>
                <w:szCs w:val="14"/>
                <w:lang w:eastAsia="en-US"/>
              </w:rPr>
            </w:pPr>
            <w:r w:rsidRPr="003D4108">
              <w:rPr>
                <w:sz w:val="14"/>
                <w:szCs w:val="14"/>
                <w:lang w:eastAsia="en-US"/>
              </w:rPr>
              <w:t xml:space="preserve">T3 </w:t>
            </w:r>
            <w:proofErr w:type="spellStart"/>
            <w:r w:rsidRPr="003D4108">
              <w:rPr>
                <w:sz w:val="14"/>
                <w:szCs w:val="14"/>
                <w:lang w:eastAsia="en-US"/>
              </w:rPr>
              <w:t>xAP</w:t>
            </w:r>
            <w:proofErr w:type="spellEnd"/>
          </w:p>
        </w:tc>
        <w:tc>
          <w:tcPr>
            <w:tcW w:w="714" w:type="dxa"/>
          </w:tcPr>
          <w:p w14:paraId="25A4854F" w14:textId="3C46836C"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339AE0DF" w14:textId="5BE9F95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57B19531" w14:textId="6630D490"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9" w:type="dxa"/>
          </w:tcPr>
          <w:p w14:paraId="52B54BE5" w14:textId="096A97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102D7AE4" w14:textId="18D99FD8"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377AE394"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736E6140" w14:textId="782C91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95CC5C" w14:textId="3A0FE2C3"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49CDC5DB" w14:textId="7A57901F"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9" w:type="dxa"/>
          </w:tcPr>
          <w:p w14:paraId="762C33B4" w14:textId="593FB76A"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8C875BB" w14:textId="6FD5E5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3598FC15"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4116B1" w14:textId="60D3D3D1"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18106B08" w14:textId="0E7B305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8E6C695" w14:textId="0C40E01D"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9" w:type="dxa"/>
          </w:tcPr>
          <w:p w14:paraId="585D1034" w14:textId="7C6C4BA6"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05437F13" w14:textId="7BE22C4A"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rFonts w:hint="eastAsia"/>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4CD8D610"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6531EE95" w14:textId="3971F53C"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479AC4DC" w14:textId="26FABA8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177F19FF" w14:textId="2FE26CE9"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9" w:type="dxa"/>
          </w:tcPr>
          <w:p w14:paraId="0214F899" w14:textId="619F1FF4"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991B875" w14:textId="2ECA193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rFonts w:hint="eastAsia"/>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007969B4"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72E63585" w14:textId="3F7C3D6C"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04A02901" w14:textId="7BD35C21"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0F51BE3E" w14:textId="1C78FF36"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9" w:type="dxa"/>
          </w:tcPr>
          <w:p w14:paraId="4DFC10D0" w14:textId="3099CF3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5A1DCF8E" w14:textId="1A36BA23"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rFonts w:hint="eastAsia"/>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490B6F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F66997D" w14:textId="1C4D2470"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1E1B3FAE" w14:textId="768264EE"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666C603" w14:textId="68E388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9" w:type="dxa"/>
          </w:tcPr>
          <w:p w14:paraId="7FC725B8" w14:textId="17AE9F29"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15FF12BC" w14:textId="408F920D" w:rsidR="000C7123" w:rsidRPr="003D4108" w:rsidRDefault="000C7123" w:rsidP="003D4108">
            <w:pPr>
              <w:pStyle w:val="Para"/>
              <w:ind w:firstLine="0"/>
              <w:jc w:val="center"/>
              <w:rPr>
                <w:sz w:val="14"/>
                <w:szCs w:val="14"/>
                <w:lang w:eastAsia="en-US"/>
              </w:rPr>
            </w:pPr>
            <w:r w:rsidRPr="003D4108">
              <w:rPr>
                <w:sz w:val="14"/>
                <w:szCs w:val="14"/>
                <w:lang w:eastAsia="en-US"/>
              </w:rPr>
              <w:t>T4x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rFonts w:hint="eastAsia"/>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56C21C81"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BDA5E40" w14:textId="567BAC1C"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135E9BAA" w14:textId="036703EA"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867724" w14:textId="7C087217"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9" w:type="dxa"/>
          </w:tcPr>
          <w:p w14:paraId="54956443" w14:textId="211CB44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234436C" w14:textId="5EE2E58C"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rFonts w:hint="eastAsia"/>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6FCC5CDF"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5CDB31BE" w14:textId="61869CB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60103D88" w14:textId="220DC874"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6A157FBE" w14:textId="6B0DCA9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9" w:type="dxa"/>
          </w:tcPr>
          <w:p w14:paraId="55D28718" w14:textId="252254E5"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8959337" w14:textId="418D0A1F" w:rsidR="000C7123" w:rsidRPr="003D4108" w:rsidRDefault="000C7123" w:rsidP="003D4108">
            <w:pPr>
              <w:pStyle w:val="Para"/>
              <w:ind w:firstLine="0"/>
              <w:jc w:val="center"/>
              <w:rPr>
                <w:sz w:val="14"/>
                <w:szCs w:val="14"/>
                <w:lang w:eastAsia="en-US"/>
              </w:rPr>
            </w:pPr>
            <w:r w:rsidRPr="003D4108">
              <w:rPr>
                <w:sz w:val="14"/>
                <w:szCs w:val="14"/>
                <w:lang w:eastAsia="en-US"/>
              </w:rPr>
              <w:t>T5xAP</w:t>
            </w:r>
          </w:p>
        </w:tc>
      </w:tr>
    </w:tbl>
    <w:p w14:paraId="2A1B5DE4" w14:textId="77777777" w:rsidR="000C7123" w:rsidRDefault="000C7123" w:rsidP="007C30CF">
      <w:pPr>
        <w:pStyle w:val="Para"/>
        <w:ind w:firstLine="0"/>
        <w:rPr>
          <w:lang w:eastAsia="en-US"/>
        </w:rPr>
      </w:pPr>
    </w:p>
    <w:p w14:paraId="330EF978" w14:textId="6A1E5E7A"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6"/>
      <w:r w:rsidR="002D134F">
        <w:rPr>
          <w:lang w:eastAsia="en-US"/>
        </w:rPr>
        <w:t xml:space="preserve"> </w:t>
      </w:r>
      <w:r w:rsidR="000A27A0" w:rsidRPr="00390316">
        <w:rPr>
          <w:highlight w:val="lightGray"/>
          <w:lang w:eastAsia="en-US"/>
        </w:rPr>
        <w:t xml:space="preserve">We did not counterbalance the order of the conditions </w:t>
      </w:r>
      <w:r w:rsidR="00A07683" w:rsidRPr="00390316">
        <w:rPr>
          <w:highlight w:val="lightGray"/>
          <w:lang w:eastAsia="en-US"/>
        </w:rPr>
        <w:t xml:space="preserve">because at this point </w:t>
      </w:r>
      <w:r w:rsidR="002058EE" w:rsidRPr="00390316">
        <w:rPr>
          <w:highlight w:val="lightGray"/>
          <w:lang w:eastAsia="en-US"/>
        </w:rPr>
        <w:t xml:space="preserve">the participants should already be very familiar </w:t>
      </w:r>
      <w:r w:rsidR="0002366B" w:rsidRPr="00390316">
        <w:rPr>
          <w:highlight w:val="lightGray"/>
          <w:lang w:eastAsia="en-US"/>
        </w:rPr>
        <w:t>with both pausing and control condition</w:t>
      </w:r>
      <w:r w:rsidR="002C7F55" w:rsidRPr="00390316">
        <w:rPr>
          <w:highlight w:val="lightGray"/>
          <w:lang w:eastAsia="en-US"/>
        </w:rPr>
        <w:t>s</w:t>
      </w:r>
      <w:r w:rsidR="0002366B" w:rsidRPr="00390316">
        <w:rPr>
          <w:highlight w:val="lightGray"/>
          <w:lang w:eastAsia="en-US"/>
        </w:rPr>
        <w:t xml:space="preserve"> so there </w:t>
      </w:r>
      <w:r w:rsidR="00711810" w:rsidRPr="00390316">
        <w:rPr>
          <w:highlight w:val="lightGray"/>
          <w:lang w:eastAsia="en-US"/>
        </w:rPr>
        <w:t>would</w:t>
      </w:r>
      <w:r w:rsidR="0002366B" w:rsidRPr="00390316">
        <w:rPr>
          <w:highlight w:val="lightGray"/>
          <w:lang w:eastAsia="en-US"/>
        </w:rPr>
        <w:t xml:space="preserve"> </w:t>
      </w:r>
      <w:r w:rsidR="002C7F55" w:rsidRPr="00390316">
        <w:rPr>
          <w:highlight w:val="lightGray"/>
          <w:lang w:eastAsia="en-US"/>
        </w:rPr>
        <w:t xml:space="preserve">be </w:t>
      </w:r>
      <w:r w:rsidR="004B2FFF" w:rsidRPr="00390316">
        <w:rPr>
          <w:highlight w:val="lightGray"/>
          <w:lang w:eastAsia="en-US"/>
        </w:rPr>
        <w:t>little</w:t>
      </w:r>
      <w:r w:rsidR="0002366B" w:rsidRPr="00390316">
        <w:rPr>
          <w:highlight w:val="lightGray"/>
          <w:lang w:eastAsia="en-US"/>
        </w:rPr>
        <w:t xml:space="preserve"> learning effect</w:t>
      </w:r>
      <w:r w:rsidR="002C7F55" w:rsidRPr="00390316">
        <w:rPr>
          <w:highlight w:val="lightGray"/>
          <w:lang w:eastAsia="en-US"/>
        </w:rPr>
        <w:t>s</w:t>
      </w:r>
      <w:r w:rsidR="0002366B" w:rsidRPr="00390316">
        <w:rPr>
          <w:highlight w:val="lightGray"/>
          <w:lang w:eastAsia="en-US"/>
        </w:rPr>
        <w:t xml:space="preserve"> between the two conditions. </w:t>
      </w:r>
      <w:r w:rsidR="00601022" w:rsidRPr="00390316">
        <w:rPr>
          <w:highlight w:val="lightGray"/>
          <w:lang w:eastAsia="en-US"/>
        </w:rPr>
        <w:t xml:space="preserve">In the end, each of the 12 participants </w:t>
      </w:r>
      <w:r w:rsidR="00455342" w:rsidRPr="00390316">
        <w:rPr>
          <w:highlight w:val="lightGray"/>
          <w:lang w:eastAsia="en-US"/>
        </w:rPr>
        <w:t>got a unique ordering of the tasks.</w:t>
      </w:r>
      <w:commentRangeEnd w:id="16"/>
      <w:r w:rsidR="00021B39" w:rsidRPr="00390316">
        <w:rPr>
          <w:rStyle w:val="CommentReference"/>
          <w:rFonts w:asciiTheme="minorHAnsi" w:eastAsiaTheme="minorEastAsia" w:hAnsiTheme="minorHAnsi" w:cstheme="minorBidi"/>
          <w:highlight w:val="lightGray"/>
          <w:lang w:val="en-CA" w:eastAsia="zh-CN"/>
        </w:rPr>
        <w:commentReference w:id="16"/>
      </w:r>
      <w:r w:rsidR="00455342">
        <w:rPr>
          <w:lang w:eastAsia="en-US"/>
        </w:rPr>
        <w:t xml:space="preserve"> </w:t>
      </w:r>
    </w:p>
    <w:p w14:paraId="3641C750" w14:textId="1D443AEB" w:rsidR="00082773" w:rsidRDefault="00082773" w:rsidP="00082773">
      <w:pPr>
        <w:pStyle w:val="Head2"/>
      </w:pPr>
      <w:r>
        <w:lastRenderedPageBreak/>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7"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7"/>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76629AED" w14:textId="7DAAAA08" w:rsidR="00D25D6C" w:rsidRDefault="001F5B2F" w:rsidP="00182C0D">
            <w:pPr>
              <w:pStyle w:val="TableCell"/>
              <w:ind w:firstLine="0"/>
              <w:jc w:val="center"/>
            </w:pPr>
            <w:r>
              <w:t xml:space="preserve">8.69 </w:t>
            </w:r>
            <w:r w:rsidR="00D25D6C">
              <w:t>(</w:t>
            </w:r>
            <w:r w:rsidR="00CE01B0">
              <w:t>2.6</w:t>
            </w:r>
            <w:r>
              <w:t>4</w:t>
            </w:r>
            <w:r w:rsidR="00D25D6C">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21CBF98A" w14:textId="57CBB76B" w:rsidR="0041605E" w:rsidRDefault="001F5B2F" w:rsidP="0041605E">
            <w:pPr>
              <w:pStyle w:val="TableCell"/>
              <w:ind w:firstLine="0"/>
              <w:jc w:val="center"/>
            </w:pPr>
            <w:r>
              <w:t xml:space="preserve">8.53 </w:t>
            </w:r>
            <w:r w:rsidR="0041605E">
              <w:t>(3.</w:t>
            </w:r>
            <w:r>
              <w:t>12</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hint="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798FB948"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1F5B2F">
        <w:t>61</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3A68505D"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lastRenderedPageBreak/>
        <w:t>condition</w:t>
      </w:r>
      <w:r w:rsidR="00470EA9">
        <w:t xml:space="preserve"> </w:t>
      </w:r>
      <w:r w:rsidR="00470EA9">
        <w:t>(M=</w:t>
      </w:r>
      <w:r w:rsidR="00470EA9">
        <w:t>2.33</w:t>
      </w:r>
      <w:r w:rsidR="00470EA9">
        <w:t>, SD = 1</w:t>
      </w:r>
      <w:r w:rsidR="00470EA9">
        <w:t>.37</w:t>
      </w:r>
      <w:r w:rsidR="00470EA9">
        <w:t>)</w:t>
      </w:r>
      <w:r w:rsidR="00530CD4">
        <w:t xml:space="preserve"> </w:t>
      </w:r>
      <w:r w:rsidR="002063EB">
        <w:t xml:space="preserve">was significantly smaller than </w:t>
      </w:r>
      <w:r w:rsidR="00116B10">
        <w:t>the number of pauses</w:t>
      </w:r>
      <w:r w:rsidR="002063EB">
        <w:t xml:space="preserve"> for the </w:t>
      </w:r>
      <w:r w:rsidR="006C6D35">
        <w:t xml:space="preserve">Control </w:t>
      </w:r>
      <w:proofErr w:type="gramStart"/>
      <w:r w:rsidR="002063EB">
        <w:t>condition</w:t>
      </w:r>
      <w:r w:rsidR="00470EA9">
        <w:t xml:space="preserve"> </w:t>
      </w:r>
      <w:r w:rsidR="00470EA9">
        <w:t xml:space="preserve"> (</w:t>
      </w:r>
      <w:proofErr w:type="gramEnd"/>
      <w:r w:rsidR="00470EA9">
        <w:t>M=</w:t>
      </w:r>
      <w:r w:rsidR="00470EA9">
        <w:t>10.28</w:t>
      </w:r>
      <w:r w:rsidR="00470EA9">
        <w:t xml:space="preserve">, SD = </w:t>
      </w:r>
      <w:r w:rsidR="00470EA9">
        <w:t>2.77</w:t>
      </w:r>
      <w:r w:rsidR="00470EA9">
        <w:t>)</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6A71D2D8"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w:t>
      </w:r>
      <w:r w:rsidR="00470EA9">
        <w:t>6</w:t>
      </w:r>
      <w:r w:rsidR="00C90401">
        <w:t>0) =0.</w:t>
      </w:r>
      <w:r w:rsidR="00470EA9">
        <w:t>06</w:t>
      </w:r>
      <w:r w:rsidR="00C90401">
        <w:t>,</w:t>
      </w:r>
      <w:r w:rsidR="00470EA9">
        <w:t xml:space="preserve"> </w:t>
      </w:r>
      <w:r w:rsidR="00C90401">
        <w:t>p =0.</w:t>
      </w:r>
      <w:r w:rsidR="00470EA9">
        <w:t>81</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0.00</w:t>
      </w:r>
      <w:r w:rsidR="00470EA9">
        <w:t>085</w:t>
      </w:r>
      <w:r w:rsidR="00C90401">
        <w:t xml:space="preserve">) and the task </w:t>
      </w:r>
      <w:r w:rsidR="007A4421">
        <w:t xml:space="preserve">scenario </w:t>
      </w:r>
      <w:r w:rsidR="00DA254B">
        <w:t>(F (</w:t>
      </w:r>
      <w:r w:rsidR="00470EA9">
        <w:t>5,6</w:t>
      </w:r>
      <w:r w:rsidR="00DA254B">
        <w:t>0) =</w:t>
      </w:r>
      <w:r w:rsidR="00470EA9">
        <w:t>0.54</w:t>
      </w:r>
      <w:r w:rsidR="00DA254B">
        <w:t>, p =</w:t>
      </w:r>
      <w:r w:rsidR="00470EA9">
        <w:t>0.74</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470EA9">
        <w:t>041</w:t>
      </w:r>
      <w:r w:rsidR="00DA254B">
        <w:t>)</w:t>
      </w:r>
      <w:r w:rsidR="00C90401">
        <w:t xml:space="preserve"> on the number of switches was found.</w:t>
      </w:r>
      <w:r w:rsidR="0029123D">
        <w:t xml:space="preserve"> </w:t>
      </w:r>
    </w:p>
    <w:p w14:paraId="3257555B" w14:textId="126FFC64"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w:t>
      </w:r>
      <w:proofErr w:type="spellStart"/>
      <w:r w:rsidR="009F3BF5">
        <w:t>rewatch</w:t>
      </w:r>
      <w:proofErr w:type="spellEnd"/>
      <w:r w:rsidR="009F3BF5">
        <w:t xml:space="preserve"> </w:t>
      </w:r>
      <w:r w:rsidR="00F06DF9">
        <w:t xml:space="preserve">any part of </w:t>
      </w:r>
      <w:r w:rsidR="009F3BF5">
        <w:t xml:space="preserve">the video. </w:t>
      </w:r>
    </w:p>
    <w:p w14:paraId="4FDA5D64" w14:textId="4007B07B" w:rsidR="000C2826" w:rsidRPr="000C2826" w:rsidRDefault="00120579" w:rsidP="000C2826">
      <w:pPr>
        <w:pStyle w:val="ParaContinue"/>
        <w:rPr>
          <w:rFonts w:eastAsia="Yu Mincho" w:hint="eastAsia"/>
        </w:rPr>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346EE7D6"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w:t>
      </w:r>
      <w:proofErr w:type="spellStart"/>
      <w:proofErr w:type="gramStart"/>
      <w:r w:rsidR="00037245">
        <w:rPr>
          <w:lang w:eastAsia="en-US"/>
        </w:rPr>
        <w:t>ratings,</w:t>
      </w:r>
      <w:r w:rsidR="000A61D5">
        <w:rPr>
          <w:lang w:eastAsia="en-US"/>
        </w:rPr>
        <w:t>and</w:t>
      </w:r>
      <w:proofErr w:type="spellEnd"/>
      <w:proofErr w:type="gramEnd"/>
      <w:r w:rsidR="000A61D5">
        <w:rPr>
          <w:lang w:eastAsia="en-US"/>
        </w:rPr>
        <w:t xml:space="preserve"> a</w:t>
      </w:r>
      <w:r w:rsidR="00037245">
        <w:rPr>
          <w:lang w:eastAsia="en-US"/>
        </w:rPr>
        <w:t xml:space="preserve">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xml:space="preserve">= </m:t>
        </m:r>
        <m:r>
          <m:rPr>
            <m:sty m:val="p"/>
          </m:rPr>
          <w:rPr>
            <w:rFonts w:ascii="Cambria Math" w:hAnsi="Cambria Math"/>
            <w:lang w:eastAsia="en-US"/>
          </w:rPr>
          <m:t>4.08</m:t>
        </m:r>
        <m:r>
          <m:rPr>
            <m:sty m:val="p"/>
          </m:rPr>
          <w:rPr>
            <w:rFonts w:ascii="Cambria Math" w:hAnsi="Cambria Math"/>
            <w:lang w:eastAsia="en-US"/>
          </w:rPr>
          <m:t>,N=12, p</m:t>
        </m:r>
        <m:r>
          <m:rPr>
            <m:sty m:val="p"/>
          </m:rPr>
          <w:rPr>
            <w:rFonts w:ascii="Cambria Math" w:hAnsi="Cambria Math"/>
            <w:lang w:eastAsia="en-US"/>
          </w:rPr>
          <m:t>&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7BF77F82" w14:textId="2F1630AF" w:rsidR="00F25050" w:rsidRDefault="00517B40" w:rsidP="005B2F9F">
      <w:pPr>
        <w:pStyle w:val="ParaContinue"/>
        <w:rPr>
          <w:lang w:eastAsia="en-US"/>
        </w:rPr>
      </w:pPr>
      <w:commentRangeStart w:id="18"/>
      <w:r w:rsidRPr="00BF0BCA">
        <w:rPr>
          <w:i/>
          <w:iCs/>
          <w:highlight w:val="lightGray"/>
        </w:rPr>
        <w:t>Participant’s</w:t>
      </w:r>
      <w:r w:rsidR="002B070E" w:rsidRPr="00BF0BCA">
        <w:rPr>
          <w:i/>
          <w:iCs/>
          <w:highlight w:val="lightGray"/>
        </w:rPr>
        <w:t xml:space="preserve"> feedback</w:t>
      </w:r>
      <w:r w:rsidR="002B070E" w:rsidRPr="00BF0BCA">
        <w:rPr>
          <w:highlight w:val="lightGray"/>
          <w:lang w:eastAsia="en-US"/>
        </w:rPr>
        <w:t xml:space="preserve">. </w:t>
      </w:r>
      <w:r w:rsidR="00021149" w:rsidRPr="00BF0BCA">
        <w:rPr>
          <w:highlight w:val="lightGray"/>
          <w:lang w:eastAsia="en-US"/>
        </w:rPr>
        <w:t>The participants’ feedback</w:t>
      </w:r>
      <w:r w:rsidR="00E64B33" w:rsidRPr="00BF0BCA">
        <w:rPr>
          <w:highlight w:val="lightGray"/>
          <w:lang w:eastAsia="en-US"/>
        </w:rPr>
        <w:t>s</w:t>
      </w:r>
      <w:r w:rsidR="00021149" w:rsidRPr="00BF0BCA">
        <w:rPr>
          <w:highlight w:val="lightGray"/>
          <w:lang w:eastAsia="en-US"/>
        </w:rPr>
        <w:t xml:space="preserve"> towards </w:t>
      </w:r>
      <w:r w:rsidR="00352187" w:rsidRPr="00BF0BCA">
        <w:rPr>
          <w:highlight w:val="lightGray"/>
          <w:lang w:eastAsia="en-US"/>
        </w:rPr>
        <w:t>automatically pausing the</w:t>
      </w:r>
      <w:r w:rsidR="003E4274" w:rsidRPr="00BF0BCA">
        <w:rPr>
          <w:highlight w:val="lightGray"/>
          <w:lang w:eastAsia="en-US"/>
        </w:rPr>
        <w:t xml:space="preserve"> </w:t>
      </w:r>
      <w:r w:rsidR="00021149" w:rsidRPr="00BF0BCA">
        <w:rPr>
          <w:highlight w:val="lightGray"/>
          <w:lang w:eastAsia="en-US"/>
        </w:rPr>
        <w:t>instruction</w:t>
      </w:r>
      <w:r w:rsidR="002C1F38" w:rsidRPr="00BF0BCA">
        <w:rPr>
          <w:highlight w:val="lightGray"/>
          <w:lang w:eastAsia="en-US"/>
        </w:rPr>
        <w:t>al videos</w:t>
      </w:r>
      <w:r w:rsidR="00E64B33" w:rsidRPr="00BF0BCA">
        <w:rPr>
          <w:highlight w:val="lightGray"/>
          <w:lang w:eastAsia="en-US"/>
        </w:rPr>
        <w:t xml:space="preserve"> were </w:t>
      </w:r>
      <w:r w:rsidR="00B43AF7" w:rsidRPr="00BF0BCA">
        <w:rPr>
          <w:highlight w:val="lightGray"/>
          <w:lang w:eastAsia="en-US"/>
        </w:rPr>
        <w:t xml:space="preserve">generally </w:t>
      </w:r>
      <w:r w:rsidR="00E64B33" w:rsidRPr="00BF0BCA">
        <w:rPr>
          <w:highlight w:val="lightGray"/>
          <w:lang w:eastAsia="en-US"/>
        </w:rPr>
        <w:t xml:space="preserve">positive. </w:t>
      </w:r>
      <w:r w:rsidR="008A3B60" w:rsidRPr="00BF0BCA">
        <w:rPr>
          <w:highlight w:val="lightGray"/>
          <w:lang w:eastAsia="en-US"/>
        </w:rPr>
        <w:t>P</w:t>
      </w:r>
      <w:r w:rsidR="000F2979" w:rsidRPr="00BF0BCA">
        <w:rPr>
          <w:highlight w:val="lightGray"/>
          <w:lang w:eastAsia="en-US"/>
        </w:rPr>
        <w:t xml:space="preserve">articipants </w:t>
      </w:r>
      <w:r w:rsidR="008A3B60" w:rsidRPr="00BF0BCA">
        <w:rPr>
          <w:highlight w:val="lightGray"/>
          <w:lang w:eastAsia="en-US"/>
        </w:rPr>
        <w:t>appreciated</w:t>
      </w:r>
      <w:r w:rsidR="0051379E" w:rsidRPr="00BF0BCA">
        <w:rPr>
          <w:highlight w:val="lightGray"/>
          <w:lang w:eastAsia="en-US"/>
        </w:rPr>
        <w:t xml:space="preserve"> the </w:t>
      </w:r>
      <w:r w:rsidR="001734B3" w:rsidRPr="00BF0BCA">
        <w:rPr>
          <w:highlight w:val="lightGray"/>
          <w:lang w:eastAsia="en-US"/>
        </w:rPr>
        <w:t>auto-pause</w:t>
      </w:r>
      <w:r w:rsidR="00B82C6A" w:rsidRPr="00BF0BCA">
        <w:rPr>
          <w:highlight w:val="lightGray"/>
          <w:lang w:eastAsia="en-US"/>
        </w:rPr>
        <w:t xml:space="preserve">’s role as a </w:t>
      </w:r>
      <w:r w:rsidR="006476D8" w:rsidRPr="00BF0BCA">
        <w:rPr>
          <w:highlight w:val="lightGray"/>
          <w:lang w:eastAsia="en-US"/>
        </w:rPr>
        <w:t>“</w:t>
      </w:r>
      <w:r w:rsidR="000C48CD" w:rsidRPr="00BF0BCA">
        <w:rPr>
          <w:highlight w:val="lightGray"/>
          <w:lang w:eastAsia="en-US"/>
        </w:rPr>
        <w:t>content divider</w:t>
      </w:r>
      <w:r w:rsidR="003078BE" w:rsidRPr="00BF0BCA">
        <w:rPr>
          <w:highlight w:val="lightGray"/>
          <w:lang w:eastAsia="en-US"/>
        </w:rPr>
        <w:t>.</w:t>
      </w:r>
      <w:r w:rsidR="006476D8" w:rsidRPr="00BF0BCA">
        <w:rPr>
          <w:highlight w:val="lightGray"/>
          <w:lang w:eastAsia="en-US"/>
        </w:rPr>
        <w:t xml:space="preserve">” </w:t>
      </w:r>
      <w:r w:rsidR="003078BE" w:rsidRPr="00BF0BCA">
        <w:rPr>
          <w:highlight w:val="lightGray"/>
          <w:lang w:eastAsia="en-US"/>
        </w:rPr>
        <w:t xml:space="preserve">For example, </w:t>
      </w:r>
      <w:r w:rsidR="00AB2067" w:rsidRPr="00BF0BCA">
        <w:rPr>
          <w:highlight w:val="lightGray"/>
          <w:lang w:eastAsia="en-US"/>
        </w:rPr>
        <w:t>P3</w:t>
      </w:r>
      <w:r w:rsidR="003078BE" w:rsidRPr="00BF0BCA">
        <w:rPr>
          <w:highlight w:val="lightGray"/>
          <w:lang w:eastAsia="en-US"/>
        </w:rPr>
        <w:t xml:space="preserve"> noted that </w:t>
      </w:r>
      <w:r w:rsidR="003A6698" w:rsidRPr="00BF0BCA">
        <w:rPr>
          <w:highlight w:val="lightGray"/>
          <w:lang w:eastAsia="en-US"/>
        </w:rPr>
        <w:t>“</w:t>
      </w:r>
      <w:r w:rsidR="009F7BB6" w:rsidRPr="00BF0BCA">
        <w:rPr>
          <w:highlight w:val="lightGray"/>
        </w:rPr>
        <w:t>…a</w:t>
      </w:r>
      <w:r w:rsidR="009F7BB6" w:rsidRPr="00BF0BCA">
        <w:rPr>
          <w:highlight w:val="lightGray"/>
          <w:lang w:eastAsia="en-US"/>
        </w:rPr>
        <w:t xml:space="preserve"> video with</w:t>
      </w:r>
      <w:r w:rsidR="00E53452" w:rsidRPr="00BF0BCA">
        <w:rPr>
          <w:highlight w:val="lightGray"/>
        </w:rPr>
        <w:t>out</w:t>
      </w:r>
      <w:r w:rsidR="009F7BB6" w:rsidRPr="00BF0BCA">
        <w:rPr>
          <w:highlight w:val="lightGray"/>
          <w:lang w:eastAsia="en-US"/>
        </w:rPr>
        <w:t xml:space="preserve"> </w:t>
      </w:r>
      <w:r w:rsidR="001734B3" w:rsidRPr="00BF0BCA">
        <w:rPr>
          <w:highlight w:val="lightGray"/>
          <w:lang w:eastAsia="en-US"/>
        </w:rPr>
        <w:t>auto-pause</w:t>
      </w:r>
      <w:r w:rsidR="009F7BB6" w:rsidRPr="00BF0BCA">
        <w:rPr>
          <w:highlight w:val="lightGray"/>
          <w:lang w:eastAsia="en-US"/>
        </w:rPr>
        <w:t xml:space="preserve">s </w:t>
      </w:r>
      <w:r w:rsidR="00D67E4C" w:rsidRPr="00BF0BCA">
        <w:rPr>
          <w:highlight w:val="lightGray"/>
        </w:rPr>
        <w:t>is just</w:t>
      </w:r>
      <w:r w:rsidR="009F7BB6" w:rsidRPr="00BF0BCA">
        <w:rPr>
          <w:highlight w:val="lightGray"/>
          <w:lang w:eastAsia="en-US"/>
        </w:rPr>
        <w:t xml:space="preserve"> like an article with</w:t>
      </w:r>
      <w:r w:rsidR="00E53452" w:rsidRPr="00BF0BCA">
        <w:rPr>
          <w:highlight w:val="lightGray"/>
        </w:rPr>
        <w:t xml:space="preserve">out </w:t>
      </w:r>
      <w:r w:rsidR="009F7BB6" w:rsidRPr="00BF0BCA">
        <w:rPr>
          <w:highlight w:val="lightGray"/>
          <w:lang w:eastAsia="en-US"/>
        </w:rPr>
        <w:t>paragraphs. An article broken in paragraphs will be easy for people to read and understand</w:t>
      </w:r>
      <w:r w:rsidR="003078BE" w:rsidRPr="00BF0BCA">
        <w:rPr>
          <w:highlight w:val="lightGray"/>
        </w:rPr>
        <w:t>.”</w:t>
      </w:r>
      <w:r w:rsidR="003078BE" w:rsidRPr="00BF0BCA">
        <w:rPr>
          <w:highlight w:val="lightGray"/>
          <w:lang w:eastAsia="en-US"/>
        </w:rPr>
        <w:t xml:space="preserve"> Similarly, </w:t>
      </w:r>
      <w:r w:rsidR="003A6698" w:rsidRPr="00BF0BCA">
        <w:rPr>
          <w:highlight w:val="lightGray"/>
          <w:lang w:eastAsia="en-US"/>
        </w:rPr>
        <w:t>P5</w:t>
      </w:r>
      <w:r w:rsidR="003078BE" w:rsidRPr="00BF0BCA">
        <w:rPr>
          <w:highlight w:val="lightGray"/>
          <w:lang w:eastAsia="en-US"/>
        </w:rPr>
        <w:t xml:space="preserve"> appreciated that </w:t>
      </w:r>
      <w:r w:rsidR="003A6698" w:rsidRPr="00BF0BCA">
        <w:rPr>
          <w:highlight w:val="lightGray"/>
          <w:lang w:eastAsia="en-US"/>
        </w:rPr>
        <w:t>“</w:t>
      </w:r>
      <w:r w:rsidR="001734B3" w:rsidRPr="00BF0BCA">
        <w:rPr>
          <w:highlight w:val="lightGray"/>
          <w:lang w:eastAsia="en-US"/>
        </w:rPr>
        <w:t>auto-pause</w:t>
      </w:r>
      <w:r w:rsidR="00830145" w:rsidRPr="00BF0BCA">
        <w:rPr>
          <w:highlight w:val="lightGray"/>
          <w:lang w:eastAsia="en-US"/>
        </w:rPr>
        <w:t xml:space="preserve"> divides the video into many </w:t>
      </w:r>
      <w:r w:rsidR="00C97437" w:rsidRPr="00BF0BCA">
        <w:rPr>
          <w:highlight w:val="lightGray"/>
          <w:lang w:eastAsia="en-US"/>
        </w:rPr>
        <w:t>parts</w:t>
      </w:r>
      <w:r w:rsidR="005D6119" w:rsidRPr="00BF0BCA">
        <w:rPr>
          <w:highlight w:val="lightGray"/>
          <w:lang w:eastAsia="en-US"/>
        </w:rPr>
        <w:t xml:space="preserve"> so I</w:t>
      </w:r>
      <w:r w:rsidR="00830145" w:rsidRPr="00BF0BCA">
        <w:rPr>
          <w:highlight w:val="lightGray"/>
          <w:lang w:eastAsia="en-US"/>
        </w:rPr>
        <w:t xml:space="preserve"> only need to watch and remember a small part at a time</w:t>
      </w:r>
      <w:r w:rsidR="003078BE" w:rsidRPr="00BF0BCA">
        <w:rPr>
          <w:highlight w:val="lightGray"/>
          <w:lang w:eastAsia="en-US"/>
        </w:rPr>
        <w:t>.</w:t>
      </w:r>
      <w:r w:rsidR="003A6698" w:rsidRPr="00BF0BCA">
        <w:rPr>
          <w:highlight w:val="lightGray"/>
          <w:lang w:eastAsia="en-US"/>
        </w:rPr>
        <w:t>”</w:t>
      </w:r>
      <w:r w:rsidR="006476D8" w:rsidRPr="00BF0BCA">
        <w:rPr>
          <w:highlight w:val="lightGray"/>
          <w:lang w:eastAsia="en-US"/>
        </w:rPr>
        <w:t>)</w:t>
      </w:r>
      <w:r w:rsidR="00830145" w:rsidRPr="00BF0BCA">
        <w:rPr>
          <w:highlight w:val="lightGray"/>
          <w:lang w:eastAsia="en-US"/>
        </w:rPr>
        <w:t xml:space="preserve">. </w:t>
      </w:r>
      <w:r w:rsidR="009F7BB6" w:rsidRPr="00BF0BCA">
        <w:rPr>
          <w:highlight w:val="lightGray"/>
        </w:rPr>
        <w:t xml:space="preserve"> </w:t>
      </w:r>
      <w:r w:rsidR="003078BE" w:rsidRPr="00BF0BCA">
        <w:rPr>
          <w:highlight w:val="lightGray"/>
          <w:lang w:eastAsia="en-US"/>
        </w:rPr>
        <w:t>P</w:t>
      </w:r>
      <w:r w:rsidR="00AA5DB8" w:rsidRPr="00BF0BCA">
        <w:rPr>
          <w:highlight w:val="lightGray"/>
          <w:lang w:eastAsia="en-US"/>
        </w:rPr>
        <w:t xml:space="preserve">articipants had divided opinions on the proper number of </w:t>
      </w:r>
      <w:r w:rsidR="001734B3" w:rsidRPr="00BF0BCA">
        <w:rPr>
          <w:highlight w:val="lightGray"/>
          <w:lang w:eastAsia="en-US"/>
        </w:rPr>
        <w:t>auto-pause</w:t>
      </w:r>
      <w:r w:rsidR="00AA5DB8" w:rsidRPr="00BF0BCA">
        <w:rPr>
          <w:highlight w:val="lightGray"/>
          <w:lang w:eastAsia="en-US"/>
        </w:rPr>
        <w:t xml:space="preserve">s in the video. </w:t>
      </w:r>
      <w:r w:rsidR="003078BE" w:rsidRPr="00BF0BCA">
        <w:rPr>
          <w:highlight w:val="lightGray"/>
          <w:lang w:eastAsia="en-US"/>
        </w:rPr>
        <w:t>For example, P7 wanted</w:t>
      </w:r>
      <w:r w:rsidR="00AA5DB8" w:rsidRPr="00BF0BCA">
        <w:rPr>
          <w:highlight w:val="lightGray"/>
          <w:lang w:eastAsia="en-US"/>
        </w:rPr>
        <w:t xml:space="preserve"> more frequent pauses </w:t>
      </w:r>
      <w:r w:rsidR="003078BE" w:rsidRPr="00BF0BCA">
        <w:rPr>
          <w:highlight w:val="lightGray"/>
          <w:lang w:eastAsia="en-US"/>
        </w:rPr>
        <w:t xml:space="preserve">and explained </w:t>
      </w:r>
      <w:proofErr w:type="gramStart"/>
      <w:r w:rsidR="003078BE" w:rsidRPr="00BF0BCA">
        <w:rPr>
          <w:highlight w:val="lightGray"/>
          <w:lang w:eastAsia="en-US"/>
        </w:rPr>
        <w:t>that ”</w:t>
      </w:r>
      <w:r w:rsidR="006B243B" w:rsidRPr="00BF0BCA">
        <w:rPr>
          <w:highlight w:val="lightGray"/>
          <w:lang w:eastAsia="en-US"/>
        </w:rPr>
        <w:t>t</w:t>
      </w:r>
      <w:r w:rsidR="002F57CC" w:rsidRPr="00BF0BCA">
        <w:rPr>
          <w:highlight w:val="lightGray"/>
          <w:lang w:eastAsia="en-US"/>
        </w:rPr>
        <w:t>he</w:t>
      </w:r>
      <w:proofErr w:type="gramEnd"/>
      <w:r w:rsidR="002F57CC" w:rsidRPr="00BF0BCA">
        <w:rPr>
          <w:highlight w:val="lightGray"/>
          <w:lang w:eastAsia="en-US"/>
        </w:rPr>
        <w:t xml:space="preserve"> gap between every two pauses was way too long…</w:t>
      </w:r>
      <w:r w:rsidR="0034404C" w:rsidRPr="00BF0BCA">
        <w:rPr>
          <w:rFonts w:ascii="Arial" w:hAnsi="Arial" w:cs="Arial"/>
          <w:color w:val="000000"/>
          <w:sz w:val="20"/>
          <w:szCs w:val="20"/>
          <w:highlight w:val="lightGray"/>
          <w:shd w:val="clear" w:color="auto" w:fill="FFFFFF"/>
        </w:rPr>
        <w:t xml:space="preserve"> </w:t>
      </w:r>
      <w:r w:rsidR="0034404C" w:rsidRPr="00BF0BCA">
        <w:rPr>
          <w:highlight w:val="lightGray"/>
          <w:lang w:eastAsia="en-US"/>
        </w:rPr>
        <w:t>I would prefer</w:t>
      </w:r>
      <w:r w:rsidR="006B243B" w:rsidRPr="00BF0BCA">
        <w:rPr>
          <w:highlight w:val="lightGray"/>
          <w:lang w:eastAsia="en-US"/>
        </w:rPr>
        <w:t xml:space="preserve"> (auto)</w:t>
      </w:r>
      <w:r w:rsidR="0034404C" w:rsidRPr="00BF0BCA">
        <w:rPr>
          <w:highlight w:val="lightGray"/>
          <w:lang w:eastAsia="en-US"/>
        </w:rPr>
        <w:t xml:space="preserve"> pausing more frequently</w:t>
      </w:r>
      <w:r w:rsidR="003078BE" w:rsidRPr="00BF0BCA">
        <w:rPr>
          <w:highlight w:val="lightGray"/>
          <w:lang w:eastAsia="en-US"/>
        </w:rPr>
        <w:t xml:space="preserve">. For </w:t>
      </w:r>
      <w:r w:rsidR="0034404C" w:rsidRPr="00BF0BCA">
        <w:rPr>
          <w:highlight w:val="lightGray"/>
          <w:lang w:eastAsia="en-US"/>
        </w:rPr>
        <w:t>example</w:t>
      </w:r>
      <w:r w:rsidR="00170E22" w:rsidRPr="00BF0BCA">
        <w:rPr>
          <w:highlight w:val="lightGray"/>
          <w:lang w:eastAsia="en-US"/>
        </w:rPr>
        <w:t>,</w:t>
      </w:r>
      <w:r w:rsidR="0034404C" w:rsidRPr="00BF0BCA">
        <w:rPr>
          <w:highlight w:val="lightGray"/>
          <w:lang w:eastAsia="en-US"/>
        </w:rPr>
        <w:t xml:space="preserve"> one pause every 5 seconds</w:t>
      </w:r>
      <w:r w:rsidR="003078BE" w:rsidRPr="00BF0BCA">
        <w:rPr>
          <w:highlight w:val="lightGray"/>
          <w:lang w:eastAsia="en-US"/>
        </w:rPr>
        <w:t xml:space="preserve">.” On the other hand, some felt there were too many auto-pauses. P10 </w:t>
      </w:r>
      <w:r w:rsidR="00DA7DF7" w:rsidRPr="00BF0BCA">
        <w:rPr>
          <w:highlight w:val="lightGray"/>
          <w:lang w:eastAsia="en-US"/>
        </w:rPr>
        <w:t xml:space="preserve">felt </w:t>
      </w:r>
      <w:proofErr w:type="gramStart"/>
      <w:r w:rsidR="00DA7DF7" w:rsidRPr="00BF0BCA">
        <w:rPr>
          <w:highlight w:val="lightGray"/>
          <w:lang w:eastAsia="en-US"/>
        </w:rPr>
        <w:t>that</w:t>
      </w:r>
      <w:r w:rsidR="003078BE" w:rsidRPr="00BF0BCA">
        <w:rPr>
          <w:highlight w:val="lightGray"/>
          <w:lang w:eastAsia="en-US"/>
        </w:rPr>
        <w:t xml:space="preserve"> </w:t>
      </w:r>
      <w:r w:rsidR="009F6536" w:rsidRPr="00BF0BCA">
        <w:rPr>
          <w:highlight w:val="lightGray"/>
          <w:lang w:eastAsia="en-US"/>
        </w:rPr>
        <w:t>”</w:t>
      </w:r>
      <w:proofErr w:type="gramEnd"/>
      <w:r w:rsidR="009F6536" w:rsidRPr="00BF0BCA">
        <w:rPr>
          <w:highlight w:val="lightGray"/>
          <w:lang w:eastAsia="en-US"/>
        </w:rPr>
        <w:t xml:space="preserve"> </w:t>
      </w:r>
      <w:r w:rsidR="00CE5C6C" w:rsidRPr="00BF0BCA">
        <w:rPr>
          <w:highlight w:val="lightGray"/>
          <w:lang w:eastAsia="en-US"/>
        </w:rPr>
        <w:t>manual pause is better because I</w:t>
      </w:r>
      <w:r w:rsidR="00B11DE3" w:rsidRPr="00BF0BCA">
        <w:rPr>
          <w:highlight w:val="lightGray"/>
          <w:lang w:eastAsia="en-US"/>
        </w:rPr>
        <w:t xml:space="preserve"> can pause at any time if I don’t understand the video</w:t>
      </w:r>
      <w:r w:rsidR="00AE3B2A" w:rsidRPr="00BF0BCA">
        <w:rPr>
          <w:highlight w:val="lightGray"/>
          <w:lang w:eastAsia="en-US"/>
        </w:rPr>
        <w:t>…</w:t>
      </w:r>
      <w:r w:rsidR="00B11DE3" w:rsidRPr="00BF0BCA">
        <w:rPr>
          <w:highlight w:val="lightGray"/>
          <w:lang w:eastAsia="en-US"/>
        </w:rPr>
        <w:t xml:space="preserve">I wish there could be fewer </w:t>
      </w:r>
      <w:r w:rsidR="001734B3" w:rsidRPr="00BF0BCA">
        <w:rPr>
          <w:highlight w:val="lightGray"/>
          <w:lang w:eastAsia="en-US"/>
        </w:rPr>
        <w:t>auto-pause</w:t>
      </w:r>
      <w:r w:rsidR="00B11DE3" w:rsidRPr="00BF0BCA">
        <w:rPr>
          <w:highlight w:val="lightGray"/>
          <w:lang w:eastAsia="en-US"/>
        </w:rPr>
        <w:t>s in the video</w:t>
      </w:r>
      <w:r w:rsidR="003078BE" w:rsidRPr="00BF0BCA">
        <w:rPr>
          <w:highlight w:val="lightGray"/>
          <w:lang w:eastAsia="en-US"/>
        </w:rPr>
        <w:t xml:space="preserve">.” </w:t>
      </w:r>
      <w:r w:rsidR="00DA7DF7" w:rsidRPr="00BF0BCA">
        <w:rPr>
          <w:highlight w:val="lightGray"/>
          <w:lang w:eastAsia="en-US"/>
        </w:rPr>
        <w:t xml:space="preserve">One reason why participants preferred fewer auto-pauses is perhaps the effort involved with manually unpausing the video. P5 suggested </w:t>
      </w:r>
      <w:r w:rsidR="005443D7" w:rsidRPr="00BF0BCA">
        <w:rPr>
          <w:highlight w:val="lightGray"/>
          <w:lang w:eastAsia="en-US"/>
        </w:rPr>
        <w:t>“it would be great if the video could automatically resume</w:t>
      </w:r>
      <w:r w:rsidR="00012B5F" w:rsidRPr="00BF0BCA">
        <w:rPr>
          <w:highlight w:val="lightGray"/>
          <w:lang w:eastAsia="en-US"/>
        </w:rPr>
        <w:t xml:space="preserve"> after a few seconds instead of having me do it</w:t>
      </w:r>
      <w:r w:rsidR="00DA7DF7" w:rsidRPr="00BF0BCA">
        <w:rPr>
          <w:highlight w:val="lightGray"/>
          <w:lang w:eastAsia="en-US"/>
        </w:rPr>
        <w:t>.”</w:t>
      </w:r>
      <w:r w:rsidR="00AA4EC6" w:rsidRPr="00BF0BCA">
        <w:rPr>
          <w:highlight w:val="lightGray"/>
          <w:lang w:eastAsia="en-US"/>
        </w:rPr>
        <w:t xml:space="preserve"> </w:t>
      </w:r>
      <w:r w:rsidR="00AA4EC6" w:rsidRPr="00BF0BCA">
        <w:rPr>
          <w:b/>
          <w:bCs/>
          <w:color w:val="FF0000"/>
          <w:highlight w:val="lightGray"/>
          <w:lang w:eastAsia="en-US"/>
        </w:rPr>
        <w:t>[</w:t>
      </w:r>
      <w:r w:rsidR="000000AF" w:rsidRPr="00BF0BCA">
        <w:rPr>
          <w:b/>
          <w:bCs/>
          <w:color w:val="FF0000"/>
          <w:highlight w:val="lightGray"/>
          <w:lang w:eastAsia="en-US"/>
        </w:rPr>
        <w:t>trust issue? Trust auto pausing?</w:t>
      </w:r>
      <w:r w:rsidR="00163F75" w:rsidRPr="00BF0BCA">
        <w:rPr>
          <w:b/>
          <w:bCs/>
          <w:color w:val="FF0000"/>
          <w:highlight w:val="lightGray"/>
          <w:lang w:eastAsia="en-US"/>
        </w:rPr>
        <w:t xml:space="preserve"> Why they trust and why they not </w:t>
      </w:r>
      <w:r w:rsidR="00F16057" w:rsidRPr="00BF0BCA">
        <w:rPr>
          <w:b/>
          <w:bCs/>
          <w:color w:val="FF0000"/>
          <w:highlight w:val="lightGray"/>
          <w:lang w:eastAsia="en-US"/>
        </w:rPr>
        <w:t>t</w:t>
      </w:r>
      <w:r w:rsidR="00163F75" w:rsidRPr="00BF0BCA">
        <w:rPr>
          <w:b/>
          <w:bCs/>
          <w:color w:val="FF0000"/>
          <w:highlight w:val="lightGray"/>
          <w:lang w:eastAsia="en-US"/>
        </w:rPr>
        <w:t>rust the auto pause system?</w:t>
      </w:r>
      <w:r w:rsidR="00AA4EC6" w:rsidRPr="00BF0BCA">
        <w:rPr>
          <w:highlight w:val="lightGray"/>
          <w:lang w:eastAsia="en-US"/>
        </w:rPr>
        <w:t>]</w:t>
      </w:r>
      <w:commentRangeEnd w:id="18"/>
      <w:r w:rsidR="0099541F" w:rsidRPr="00BF0BCA">
        <w:rPr>
          <w:rStyle w:val="CommentReference"/>
          <w:rFonts w:asciiTheme="minorHAnsi" w:eastAsiaTheme="minorEastAsia" w:hAnsiTheme="minorHAnsi" w:cstheme="minorBidi"/>
          <w:highlight w:val="lightGray"/>
          <w:lang w:val="en-CA" w:eastAsia="zh-CN"/>
        </w:rPr>
        <w:commentReference w:id="18"/>
      </w:r>
    </w:p>
    <w:p w14:paraId="2D65DF2A" w14:textId="7A469A1D" w:rsidR="000C0FC4" w:rsidRDefault="00840EE4" w:rsidP="00BF0BCA">
      <w:pPr>
        <w:pStyle w:val="ParaContinue"/>
        <w:ind w:firstLine="0"/>
      </w:pPr>
      <w:commentRangeStart w:id="19"/>
      <w:commentRangeEnd w:id="19"/>
      <w:r>
        <w:rPr>
          <w:rStyle w:val="CommentReference"/>
          <w:rFonts w:asciiTheme="minorHAnsi" w:eastAsiaTheme="minorEastAsia" w:hAnsiTheme="minorHAnsi" w:cstheme="minorBidi"/>
          <w:lang w:val="en-CA" w:eastAsia="zh-CN"/>
        </w:rPr>
        <w:commentReference w:id="19"/>
      </w:r>
    </w:p>
    <w:p w14:paraId="4091FA84" w14:textId="342FC8FF" w:rsidR="00DC5D7C" w:rsidRDefault="00DC5D7C" w:rsidP="00F50E46">
      <w:pPr>
        <w:pStyle w:val="TableCaption"/>
      </w:pPr>
      <w:r>
        <w:lastRenderedPageBreak/>
        <w:t xml:space="preserve">Table </w:t>
      </w:r>
      <w:fldSimple w:instr=" SEQ Table \* ARABIC ">
        <w:r>
          <w:t>9</w:t>
        </w:r>
      </w:fldSimple>
      <w:r>
        <w:t xml:space="preserve">. </w:t>
      </w:r>
      <w:r w:rsidRPr="007B3564">
        <w:t>Summary of comparison results for group 1 and group 2 (* indicates significance)</w:t>
      </w:r>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r>
              <w:t>Number of pauses</w:t>
            </w:r>
          </w:p>
          <w:p w14:paraId="4645C0BB" w14:textId="0C1F4CAB" w:rsidR="000F3399" w:rsidRDefault="000F3399" w:rsidP="00182C0D">
            <w:pPr>
              <w:pStyle w:val="TableCell"/>
              <w:jc w:val="center"/>
            </w:pPr>
            <w:r>
              <w:t>Number of switches</w:t>
            </w:r>
          </w:p>
          <w:p w14:paraId="7CFFB2E0" w14:textId="0BBBE544" w:rsidR="000F3399" w:rsidRDefault="000F3399" w:rsidP="00182C0D">
            <w:pPr>
              <w:pStyle w:val="TableCell"/>
              <w:jc w:val="center"/>
            </w:pPr>
            <w:r>
              <w:t>Number of replays</w:t>
            </w:r>
          </w:p>
          <w:p w14:paraId="29DD9C30" w14:textId="44FEC584" w:rsidR="000F3399" w:rsidRDefault="000F3399" w:rsidP="00182C0D">
            <w:pPr>
              <w:pStyle w:val="TableCell"/>
              <w:jc w:val="center"/>
            </w:pPr>
            <w:r>
              <w:t>Replay time</w:t>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25F3002B" w14:textId="2F499B8F" w:rsidR="000F3399" w:rsidRDefault="000F3399" w:rsidP="00182C0D">
            <w:pPr>
              <w:pStyle w:val="TableCell"/>
              <w:ind w:firstLine="0"/>
              <w:jc w:val="center"/>
            </w:pPr>
            <w:r>
              <w:t>n.s.</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2BABE517" w14:textId="35F20421" w:rsidR="000F3399" w:rsidRDefault="000F3399" w:rsidP="00182C0D">
            <w:pPr>
              <w:pStyle w:val="TableCell"/>
              <w:ind w:firstLine="0"/>
              <w:jc w:val="center"/>
            </w:pPr>
            <w:r>
              <w:t>n.s.</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5852C427" w14:textId="77777777" w:rsidR="009969FA" w:rsidRDefault="009969FA" w:rsidP="009969FA">
            <w:pPr>
              <w:pStyle w:val="TableCell"/>
              <w:ind w:firstLine="0"/>
              <w:jc w:val="center"/>
            </w:pPr>
            <w:r>
              <w:t>n.s.</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7DD43BD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59BC3193"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 </w:t>
      </w:r>
      <w:r w:rsidR="00F679F2">
        <w:rPr>
          <w:lang w:eastAsia="en-US"/>
        </w:rPr>
        <w:t>For example,</w:t>
      </w:r>
      <w:r w:rsidR="00687411">
        <w:rPr>
          <w:lang w:eastAsia="en-US"/>
        </w:rPr>
        <w:t xml:space="preserve"> </w:t>
      </w:r>
      <w:r w:rsidR="00477EFF">
        <w:rPr>
          <w:lang w:eastAsia="en-US"/>
        </w:rPr>
        <w:t xml:space="preserve">some speakers read through their scripts with almost no natural pauses, which made it difficult for the algorithm to identify gaps of silence within the speech. </w:t>
      </w:r>
      <w:r w:rsidR="00477EFF">
        <w:rPr>
          <w:rFonts w:hint="eastAsia"/>
          <w:lang w:eastAsia="en-US"/>
        </w:rPr>
        <w:t>A</w:t>
      </w:r>
      <w:r w:rsidR="00477EFF">
        <w:rPr>
          <w:lang w:eastAsia="en-US"/>
        </w:rPr>
        <w:t xml:space="preserve">dditionally, </w:t>
      </w:r>
      <w:r w:rsidR="00034559">
        <w:t xml:space="preserve">sentences </w:t>
      </w:r>
      <w:r w:rsidR="00687411">
        <w:t>might</w:t>
      </w:r>
      <w:r w:rsidR="00034559">
        <w:t xml:space="preserve"> not always</w:t>
      </w:r>
      <w:r w:rsidR="00687411">
        <w:t xml:space="preserve"> be</w:t>
      </w:r>
      <w:r w:rsidR="00034559">
        <w:t xml:space="preserve"> 15 words long. Thus, always </w:t>
      </w:r>
      <w:r w:rsidR="00477EFF">
        <w:t>removing</w:t>
      </w:r>
      <w:r w:rsidR="005E112F">
        <w:t xml:space="preserve"> the</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xml:space="preserve">, future </w:t>
      </w:r>
      <w:r w:rsidR="00E404AD">
        <w:rPr>
          <w:lang w:eastAsia="en-US"/>
        </w:rPr>
        <w:t xml:space="preserve">work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w:t>
      </w:r>
      <w:proofErr w:type="gramStart"/>
      <w:r w:rsidR="00252C4B">
        <w:rPr>
          <w:lang w:eastAsia="en-US"/>
        </w:rPr>
        <w:t>smaller 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3CB7D460" w14:textId="24740321" w:rsidR="009D6297" w:rsidRDefault="00667C1B" w:rsidP="008834C8">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might still come off as a surprise to some older adults</w:t>
      </w:r>
      <w:r w:rsidR="00602C06">
        <w:rPr>
          <w:lang w:eastAsia="en-US"/>
        </w:rPr>
        <w:t xml:space="preserve"> during the video playback</w:t>
      </w:r>
      <w:r w:rsidR="00491141">
        <w:rPr>
          <w:lang w:eastAsia="en-US"/>
        </w:rPr>
        <w:t>.</w:t>
      </w:r>
      <w:r w:rsidR="009D6297">
        <w:rPr>
          <w:lang w:eastAsia="en-US"/>
        </w:rPr>
        <w:t xml:space="preserve"> For example, an older adult in study 2 complained about the auto-pause system stopping the video too suddenly (P5: “…sometimes when I was watching the video, all of a sudden, the video stopped, and it caught me off guard…”). </w:t>
      </w:r>
      <w:r w:rsidR="00602C06">
        <w:rPr>
          <w:lang w:eastAsia="en-US"/>
        </w:rPr>
        <w:t xml:space="preserve">Another older adult suggested adding some kind of </w:t>
      </w:r>
      <w:r w:rsidR="00706578">
        <w:rPr>
          <w:lang w:eastAsia="en-US"/>
        </w:rPr>
        <w:t>notification</w:t>
      </w:r>
      <w:r w:rsidR="00602C06">
        <w:rPr>
          <w:lang w:eastAsia="en-US"/>
        </w:rPr>
        <w:t xml:space="preserve"> ahead of </w:t>
      </w:r>
      <w:proofErr w:type="spellStart"/>
      <w:r w:rsidR="00602C06">
        <w:rPr>
          <w:lang w:eastAsia="en-US"/>
        </w:rPr>
        <w:t>a</w:t>
      </w:r>
      <w:proofErr w:type="spellEnd"/>
      <w:r w:rsidR="00602C06">
        <w:rPr>
          <w:lang w:eastAsia="en-US"/>
        </w:rPr>
        <w:t xml:space="preserve"> incoming pause (P7</w:t>
      </w:r>
      <w:proofErr w:type="gramStart"/>
      <w:r w:rsidR="00602C06">
        <w:rPr>
          <w:lang w:eastAsia="en-US"/>
        </w:rPr>
        <w:t>:”…</w:t>
      </w:r>
      <w:proofErr w:type="gramEnd"/>
      <w:r w:rsidR="00706578">
        <w:rPr>
          <w:lang w:eastAsia="en-US"/>
        </w:rPr>
        <w:t xml:space="preserve">It would be nice to have some kind of notification. Otherwise I’d </w:t>
      </w:r>
      <w:r w:rsidR="00706578">
        <w:rPr>
          <w:lang w:eastAsia="en-US"/>
        </w:rPr>
        <w:lastRenderedPageBreak/>
        <w:t>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make older </w:t>
      </w:r>
      <w:proofErr w:type="spellStart"/>
      <w:r w:rsidR="00706578">
        <w:rPr>
          <w:lang w:eastAsia="en-US"/>
        </w:rPr>
        <w:t>adutls</w:t>
      </w:r>
      <w:proofErr w:type="spellEnd"/>
      <w:r w:rsidR="00706578">
        <w:rPr>
          <w:lang w:eastAsia="en-US"/>
        </w:rPr>
        <w:t xml:space="preserve"> more mentally prepared for an incoming pause</w:t>
      </w:r>
      <w:r w:rsidR="009D6297">
        <w:rPr>
          <w:lang w:eastAsia="en-US"/>
        </w:rPr>
        <w:t xml:space="preserve">, we could potentially </w:t>
      </w:r>
      <w:r w:rsidR="00706578">
        <w:rPr>
          <w:lang w:eastAsia="en-US"/>
        </w:rPr>
        <w:t xml:space="preserve">explore different ways of notifying the older adults of </w:t>
      </w:r>
      <w:r w:rsidR="00302CA7">
        <w:rPr>
          <w:lang w:eastAsia="en-US"/>
        </w:rPr>
        <w:t xml:space="preserve">the </w:t>
      </w:r>
      <w:r w:rsidR="009D6297">
        <w:rPr>
          <w:lang w:eastAsia="en-US"/>
        </w:rPr>
        <w:t>pause</w:t>
      </w:r>
      <w:r w:rsidR="00706578">
        <w:rPr>
          <w:lang w:eastAsia="en-US"/>
        </w:rPr>
        <w:t xml:space="preserve">, </w:t>
      </w:r>
      <w:r w:rsidR="007458A1">
        <w:rPr>
          <w:lang w:eastAsia="en-US"/>
        </w:rPr>
        <w:t>like</w:t>
      </w:r>
      <w:r w:rsidR="00706578">
        <w:rPr>
          <w:lang w:eastAsia="en-US"/>
        </w:rPr>
        <w:t xml:space="preserve"> displaying a </w:t>
      </w:r>
      <w:r w:rsidR="00302CA7">
        <w:rPr>
          <w:lang w:eastAsia="en-US"/>
        </w:rPr>
        <w:t>notification text</w:t>
      </w:r>
      <w:r w:rsidR="007458A1">
        <w:rPr>
          <w:lang w:eastAsia="en-US"/>
        </w:rPr>
        <w:t xml:space="preserve"> </w:t>
      </w:r>
      <w:r w:rsidR="00706578">
        <w:rPr>
          <w:lang w:eastAsia="en-US"/>
        </w:rPr>
        <w:t xml:space="preserve">ahead of </w:t>
      </w:r>
      <w:r w:rsidR="00302CA7">
        <w:rPr>
          <w:lang w:eastAsia="en-US"/>
        </w:rPr>
        <w:t>the</w:t>
      </w:r>
      <w:r w:rsidR="00706578">
        <w:rPr>
          <w:lang w:eastAsia="en-US"/>
        </w:rPr>
        <w:t xml:space="preserve"> pause. </w:t>
      </w:r>
    </w:p>
    <w:p w14:paraId="5EED401C" w14:textId="023E229A" w:rsidR="00E404AD" w:rsidRDefault="00EB38C6" w:rsidP="008834C8">
      <w:pPr>
        <w:pStyle w:val="ParaContinue"/>
        <w:rPr>
          <w:lang w:eastAsia="en-US"/>
        </w:rPr>
      </w:pPr>
      <w:r>
        <w:rPr>
          <w:i/>
          <w:lang w:eastAsia="en-US"/>
        </w:rPr>
        <w:t xml:space="preserve">Understanding different </w:t>
      </w:r>
      <w:r w:rsidR="008C4714">
        <w:rPr>
          <w:i/>
          <w:lang w:eastAsia="en-US"/>
        </w:rPr>
        <w:t>silent gaps</w:t>
      </w:r>
      <w:r w:rsidR="00FA3057">
        <w:rPr>
          <w:lang w:eastAsia="en-US"/>
        </w:rPr>
        <w:t xml:space="preserve">. </w:t>
      </w:r>
      <w:r w:rsidR="00C71950">
        <w:rPr>
          <w:lang w:eastAsia="en-US"/>
        </w:rPr>
        <w:t>Our</w:t>
      </w:r>
      <w:r w:rsidR="00735935">
        <w:rPr>
          <w:lang w:eastAsia="en-US"/>
        </w:rPr>
        <w:t xml:space="preserve"> current</w:t>
      </w:r>
      <w:r w:rsidR="00C71950">
        <w:rPr>
          <w:lang w:eastAsia="en-US"/>
        </w:rPr>
        <w:t xml:space="preserve"> </w:t>
      </w:r>
      <w:proofErr w:type="spellStart"/>
      <w:r w:rsidR="00735935">
        <w:rPr>
          <w:lang w:eastAsia="en-US"/>
        </w:rPr>
        <w:t>implmention</w:t>
      </w:r>
      <w:proofErr w:type="spellEnd"/>
      <w:r w:rsidR="00C71950">
        <w:rPr>
          <w:lang w:eastAsia="en-US"/>
        </w:rPr>
        <w:t xml:space="preserve"> </w:t>
      </w:r>
      <w:r w:rsidR="00735935">
        <w:rPr>
          <w:lang w:eastAsia="en-US"/>
        </w:rPr>
        <w:t>works by locating and inser</w:t>
      </w:r>
      <w:r w:rsidR="008C4714">
        <w:rPr>
          <w:lang w:eastAsia="en-US"/>
        </w:rPr>
        <w:t>t</w:t>
      </w:r>
      <w:r w:rsidR="00735935">
        <w:rPr>
          <w:lang w:eastAsia="en-US"/>
        </w:rPr>
        <w:t xml:space="preserve">ing pauses at the </w:t>
      </w:r>
      <w:proofErr w:type="spellStart"/>
      <w:r w:rsidR="008C4714">
        <w:rPr>
          <w:lang w:eastAsia="en-US"/>
        </w:rPr>
        <w:t>slient</w:t>
      </w:r>
      <w:proofErr w:type="spellEnd"/>
      <w:r w:rsidR="008C4714">
        <w:rPr>
          <w:lang w:eastAsia="en-US"/>
        </w:rPr>
        <w:t xml:space="preserve"> gaps in the speaker’s speech</w:t>
      </w:r>
      <w:r w:rsidR="00C71950">
        <w:rPr>
          <w:lang w:eastAsia="en-US"/>
        </w:rPr>
        <w:t xml:space="preserve">. </w:t>
      </w:r>
      <w:r w:rsidR="00735935">
        <w:rPr>
          <w:lang w:eastAsia="en-US"/>
        </w:rPr>
        <w:t>However,</w:t>
      </w:r>
      <w:r w:rsidR="003633FF">
        <w:rPr>
          <w:lang w:eastAsia="en-US"/>
        </w:rPr>
        <w:t xml:space="preserve"> although not a major issue in our selected </w:t>
      </w:r>
      <w:proofErr w:type="gramStart"/>
      <w:r w:rsidR="003633FF">
        <w:rPr>
          <w:lang w:eastAsia="en-US"/>
        </w:rPr>
        <w:t xml:space="preserve">videos, </w:t>
      </w:r>
      <w:r w:rsidR="00735935">
        <w:rPr>
          <w:lang w:eastAsia="en-US"/>
        </w:rPr>
        <w:t xml:space="preserve"> we</w:t>
      </w:r>
      <w:proofErr w:type="gramEnd"/>
      <w:r w:rsidR="003633FF">
        <w:rPr>
          <w:lang w:eastAsia="en-US"/>
        </w:rPr>
        <w:t xml:space="preserve"> did</w:t>
      </w:r>
      <w:r w:rsidR="00735935">
        <w:rPr>
          <w:lang w:eastAsia="en-US"/>
        </w:rPr>
        <w:t xml:space="preserve"> observe that some of these </w:t>
      </w:r>
      <w:r w:rsidR="008C4714">
        <w:rPr>
          <w:lang w:eastAsia="en-US"/>
        </w:rPr>
        <w:t>silent gaps</w:t>
      </w:r>
      <w:r w:rsidR="00735935">
        <w:rPr>
          <w:lang w:eastAsia="en-US"/>
        </w:rPr>
        <w:t xml:space="preserve"> were not necessarily </w:t>
      </w:r>
      <w:r w:rsidR="008C4714">
        <w:rPr>
          <w:lang w:eastAsia="en-US"/>
        </w:rPr>
        <w:t xml:space="preserve">suited for a pause insertion. For example, in some cases a silent gap could be found after </w:t>
      </w:r>
      <w:proofErr w:type="gramStart"/>
      <w:r w:rsidR="008C4714">
        <w:rPr>
          <w:lang w:eastAsia="en-US"/>
        </w:rPr>
        <w:t>a</w:t>
      </w:r>
      <w:proofErr w:type="gramEnd"/>
      <w:r w:rsidR="008C4714">
        <w:rPr>
          <w:lang w:eastAsia="en-US"/>
        </w:rPr>
        <w:t xml:space="preserve"> interjection (for example, “</w:t>
      </w:r>
      <w:proofErr w:type="spellStart"/>
      <w:r w:rsidR="008C4714">
        <w:rPr>
          <w:lang w:eastAsia="en-US"/>
        </w:rPr>
        <w:t>ummm</w:t>
      </w:r>
      <w:proofErr w:type="spellEnd"/>
      <w:r w:rsidR="008C4714">
        <w:rPr>
          <w:lang w:eastAsia="en-US"/>
        </w:rPr>
        <w:t>” and “ah”) when the speaker fel</w:t>
      </w:r>
      <w:r w:rsidR="00F44DB9">
        <w:rPr>
          <w:lang w:eastAsia="en-US"/>
        </w:rPr>
        <w:t>t uncertainty</w:t>
      </w:r>
      <w:r w:rsidR="003633FF">
        <w:rPr>
          <w:lang w:eastAsia="en-US"/>
        </w:rPr>
        <w:t xml:space="preserve"> or doubt</w:t>
      </w:r>
      <w:r w:rsidR="00F44DB9">
        <w:rPr>
          <w:lang w:eastAsia="en-US"/>
        </w:rPr>
        <w:t xml:space="preserve">. </w:t>
      </w:r>
      <w:r w:rsidR="00061BF6">
        <w:rPr>
          <w:lang w:eastAsia="en-US"/>
        </w:rPr>
        <w:t>Automatically s</w:t>
      </w:r>
      <w:r w:rsidR="00F44DB9">
        <w:rPr>
          <w:lang w:eastAsia="en-US"/>
        </w:rPr>
        <w:t xml:space="preserve">topping the videos right after the interjection </w:t>
      </w:r>
      <w:r w:rsidR="007274DF">
        <w:rPr>
          <w:lang w:eastAsia="en-US"/>
        </w:rPr>
        <w:t>might</w:t>
      </w:r>
      <w:r w:rsidR="00F44DB9">
        <w:rPr>
          <w:lang w:eastAsia="en-US"/>
        </w:rPr>
        <w:t xml:space="preserve"> be awkward. </w:t>
      </w:r>
      <w:r w:rsidR="00647217">
        <w:rPr>
          <w:lang w:eastAsia="en-US"/>
        </w:rPr>
        <w:t xml:space="preserve">In other cases, </w:t>
      </w:r>
      <w:r w:rsidR="007274DF">
        <w:rPr>
          <w:lang w:eastAsia="en-US"/>
        </w:rPr>
        <w:t>silent gaps could be seen in the middle of a sentence</w:t>
      </w:r>
      <w:r w:rsidR="003633FF">
        <w:rPr>
          <w:lang w:eastAsia="en-US"/>
        </w:rPr>
        <w:t xml:space="preserve"> if the speaker lost </w:t>
      </w:r>
      <w:proofErr w:type="gramStart"/>
      <w:r w:rsidR="003633FF">
        <w:rPr>
          <w:lang w:eastAsia="en-US"/>
        </w:rPr>
        <w:t>their a</w:t>
      </w:r>
      <w:proofErr w:type="gramEnd"/>
      <w:r w:rsidR="003633FF">
        <w:rPr>
          <w:lang w:eastAsia="en-US"/>
        </w:rPr>
        <w:t xml:space="preserve"> </w:t>
      </w:r>
      <w:r w:rsidR="00E404AD">
        <w:rPr>
          <w:lang w:eastAsia="zh-CN"/>
        </w:rPr>
        <w:t xml:space="preserve">train </w:t>
      </w:r>
      <w:r w:rsidR="003633FF">
        <w:rPr>
          <w:lang w:eastAsia="en-US"/>
        </w:rPr>
        <w:t>of thought for a brief second</w:t>
      </w:r>
      <w:r w:rsidR="007274DF">
        <w:rPr>
          <w:lang w:eastAsia="en-US"/>
        </w:rPr>
        <w:t xml:space="preserve">. For example, “I can create different rules [gap] to perform certain </w:t>
      </w:r>
      <w:proofErr w:type="gramStart"/>
      <w:r w:rsidR="007274DF">
        <w:rPr>
          <w:lang w:eastAsia="en-US"/>
        </w:rPr>
        <w:t>actions ”</w:t>
      </w:r>
      <w:proofErr w:type="gramEnd"/>
      <w:r w:rsidR="007274DF">
        <w:rPr>
          <w:lang w:eastAsia="en-US"/>
        </w:rPr>
        <w:t>. Inserting a pause here could break the coherence of a complete sentence. There could be other types of silent gaps that should be excluded from the list of potential places for pause insertions</w:t>
      </w:r>
      <w:r w:rsidR="00E404AD">
        <w:rPr>
          <w:lang w:eastAsia="en-US"/>
        </w:rPr>
        <w:t xml:space="preserve">, but we only identified a couple because we were only exposed to a small number of online instructional videos </w:t>
      </w:r>
      <w:proofErr w:type="spellStart"/>
      <w:r w:rsidR="00E404AD">
        <w:rPr>
          <w:lang w:eastAsia="en-US"/>
        </w:rPr>
        <w:t>thorought</w:t>
      </w:r>
      <w:proofErr w:type="spellEnd"/>
      <w:r w:rsidR="00E404AD">
        <w:rPr>
          <w:lang w:eastAsia="en-US"/>
        </w:rPr>
        <w:t xml:space="preserve"> out a project. For future work, we could conduct a comprehensive review of the different kinds of silent gaps thorough a </w:t>
      </w:r>
      <w:proofErr w:type="spellStart"/>
      <w:r w:rsidR="00E404AD">
        <w:rPr>
          <w:lang w:eastAsia="en-US"/>
        </w:rPr>
        <w:t>thorought</w:t>
      </w:r>
      <w:proofErr w:type="spellEnd"/>
      <w:r w:rsidR="00E404AD">
        <w:rPr>
          <w:lang w:eastAsia="en-US"/>
        </w:rPr>
        <w:t xml:space="preserve"> video analysis of online instructional videos. </w:t>
      </w:r>
    </w:p>
    <w:p w14:paraId="1297DE82" w14:textId="4DC4F919" w:rsidR="00EB38C6"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 xml:space="preserve">videos </w:t>
      </w:r>
      <w:r w:rsidR="00EB38C6">
        <w:rPr>
          <w:lang w:eastAsia="en-US"/>
        </w:rPr>
        <w:t>stopping</w:t>
      </w:r>
      <w:r w:rsidR="00360767">
        <w:rPr>
          <w:lang w:eastAsia="en-US"/>
        </w:rPr>
        <w:t xml:space="preserve">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r w:rsidR="00F01A98">
        <w:rPr>
          <w:lang w:eastAsia="en-US"/>
        </w:rPr>
        <w:t>Alternatively,</w:t>
      </w:r>
      <w:r w:rsidR="00871F1D">
        <w:rPr>
          <w:lang w:eastAsia="en-US"/>
        </w:rPr>
        <w:t xml:space="preserve"> </w:t>
      </w:r>
      <w:r w:rsidR="00EB38C6">
        <w:rPr>
          <w:lang w:eastAsia="en-US"/>
        </w:rPr>
        <w:t xml:space="preserve">with machine learning techniques, </w:t>
      </w:r>
      <w:r w:rsidR="00E737E2">
        <w:rPr>
          <w:lang w:eastAsia="en-US"/>
        </w:rPr>
        <w:t xml:space="preserve">the </w:t>
      </w:r>
      <w:r w:rsidR="001734B3">
        <w:rPr>
          <w:lang w:eastAsia="en-US"/>
        </w:rPr>
        <w:t>auto-pause</w:t>
      </w:r>
      <w:r w:rsidR="00E737E2">
        <w:rPr>
          <w:lang w:eastAsia="en-US"/>
        </w:rPr>
        <w:t xml:space="preserve"> </w:t>
      </w:r>
      <w:r w:rsidR="00EB38C6">
        <w:rPr>
          <w:lang w:eastAsia="en-US"/>
        </w:rPr>
        <w:t>system</w:t>
      </w:r>
      <w:r w:rsidR="00A46B00">
        <w:rPr>
          <w:lang w:eastAsia="en-US"/>
        </w:rPr>
        <w:t xml:space="preserve"> could</w:t>
      </w:r>
      <w:r w:rsidR="00EB38C6">
        <w:rPr>
          <w:lang w:eastAsia="en-US"/>
        </w:rPr>
        <w:t xml:space="preserve"> actively</w:t>
      </w:r>
      <w:r w:rsidR="00A46B00">
        <w:rPr>
          <w:lang w:eastAsia="en-US"/>
        </w:rPr>
        <w:t xml:space="preserve"> </w:t>
      </w:r>
      <w:r w:rsidR="00F01A98">
        <w:rPr>
          <w:lang w:eastAsia="en-US"/>
        </w:rPr>
        <w:t>learn</w:t>
      </w:r>
      <w:r w:rsidR="00EB38C6">
        <w:rPr>
          <w:lang w:eastAsia="en-US"/>
        </w:rPr>
        <w:t xml:space="preserve"> </w:t>
      </w:r>
      <w:r w:rsidR="00F01A98">
        <w:rPr>
          <w:lang w:eastAsia="en-US"/>
        </w:rPr>
        <w:t xml:space="preserve">the older </w:t>
      </w:r>
      <w:r w:rsidR="00EB38C6">
        <w:rPr>
          <w:lang w:eastAsia="en-US"/>
        </w:rPr>
        <w:t xml:space="preserve">adults’ preference for pausing a video by analyzing their </w:t>
      </w:r>
      <w:proofErr w:type="spellStart"/>
      <w:r w:rsidR="00EB38C6">
        <w:rPr>
          <w:lang w:eastAsia="en-US"/>
        </w:rPr>
        <w:t>browing</w:t>
      </w:r>
      <w:proofErr w:type="spellEnd"/>
      <w:r w:rsidR="00EB38C6">
        <w:rPr>
          <w:lang w:eastAsia="en-US"/>
        </w:rPr>
        <w:t xml:space="preserve"> behaviours with other instructional videos. </w:t>
      </w:r>
    </w:p>
    <w:p w14:paraId="752208BC" w14:textId="402DCC0F" w:rsidR="00241341" w:rsidRDefault="00241341" w:rsidP="00241341">
      <w:pPr>
        <w:pStyle w:val="Head2"/>
      </w:pPr>
      <w:r>
        <w:t>Improving the slowing method for viewing instructional videos</w:t>
      </w:r>
      <w:r w:rsidR="00B831C4">
        <w:t xml:space="preserve"> </w:t>
      </w:r>
    </w:p>
    <w:p w14:paraId="6A971CB9" w14:textId="71B79ED9" w:rsidR="0036591F" w:rsidRDefault="0036591F" w:rsidP="007A7BFB">
      <w:pPr>
        <w:pStyle w:val="PostHeadPara"/>
      </w:pPr>
      <w:r>
        <w:t>Although t</w:t>
      </w:r>
      <w:r w:rsidR="00241341" w:rsidRPr="00182C0D">
        <w:t xml:space="preserve">he results </w:t>
      </w:r>
      <w:r w:rsidR="00241341">
        <w:t xml:space="preserve">from the </w:t>
      </w:r>
      <w:proofErr w:type="spellStart"/>
      <w:r w:rsidR="00241341">
        <w:t>exerpiments</w:t>
      </w:r>
      <w:proofErr w:type="spellEnd"/>
      <w:r w:rsidR="00241341">
        <w:t xml:space="preserve"> suggested that uniformly slowing down the instructional videos was just as helpful to the older adults as the control </w:t>
      </w:r>
      <w:proofErr w:type="spellStart"/>
      <w:r w:rsidR="00241341">
        <w:t>condtion</w:t>
      </w:r>
      <w:proofErr w:type="spellEnd"/>
      <w:r>
        <w:t xml:space="preserve"> in terms of reducing the task completion time, it did not mean that slowing down</w:t>
      </w:r>
      <w:r w:rsidR="00D40CED">
        <w:t xml:space="preserve"> the instructional </w:t>
      </w:r>
      <w:proofErr w:type="spellStart"/>
      <w:r w:rsidR="00D40CED">
        <w:t>vdieos</w:t>
      </w:r>
      <w:proofErr w:type="spellEnd"/>
      <w:r>
        <w:t xml:space="preserve"> should be completely abandoned as a method for moder</w:t>
      </w:r>
      <w:r w:rsidR="00B47474">
        <w:t>at</w:t>
      </w:r>
      <w:r>
        <w:t>ing the information delivery rate</w:t>
      </w:r>
      <w:r w:rsidR="00241341">
        <w:t xml:space="preserve">. </w:t>
      </w:r>
      <w:r w:rsidR="00D40CED">
        <w:t>The results</w:t>
      </w:r>
      <w:r>
        <w:t xml:space="preserve"> merely</w:t>
      </w:r>
      <w:r w:rsidR="00241341">
        <w:t xml:space="preserve"> indicated that applying a constant slowing factor over the whil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as </w:t>
      </w:r>
      <w:r w:rsidR="00FC7F2D">
        <w:t>possible</w:t>
      </w:r>
      <w:r w:rsidR="003B7C5E">
        <w:t xml:space="preserve"> that </w:t>
      </w:r>
      <w:r w:rsidR="00241341">
        <w:t xml:space="preserve">there </w:t>
      </w:r>
      <w:r w:rsidR="003B7C5E">
        <w:t>were</w:t>
      </w:r>
      <w:r w:rsidR="00241341">
        <w:t xml:space="preserve"> parts of 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767C24FD" w:rsidR="007458A1" w:rsidRDefault="00D40CED" w:rsidP="0036591F">
      <w:pPr>
        <w:pStyle w:val="ParaContinue"/>
        <w:rPr>
          <w:lang w:eastAsia="zh-CN"/>
        </w:rPr>
      </w:pPr>
      <w:r>
        <w:rPr>
          <w:lang w:eastAsia="en-US"/>
        </w:rPr>
        <w:t xml:space="preserve">We believe </w:t>
      </w:r>
      <w:r w:rsidR="009D6297">
        <w:rPr>
          <w:lang w:eastAsia="en-US"/>
        </w:rPr>
        <w:t xml:space="preserve">there are situations where slowing could be </w:t>
      </w:r>
      <w:r w:rsidR="0047767F">
        <w:rPr>
          <w:lang w:eastAsia="en-US"/>
        </w:rPr>
        <w:t>useful.</w:t>
      </w:r>
      <w:r w:rsidR="007458A1">
        <w:rPr>
          <w:lang w:eastAsia="en-US"/>
        </w:rPr>
        <w:t xml:space="preserve"> For example, a gradual slowing effect could </w:t>
      </w:r>
      <w:proofErr w:type="gramStart"/>
      <w:r w:rsidR="007458A1">
        <w:rPr>
          <w:lang w:eastAsia="en-US"/>
        </w:rPr>
        <w:t>applied</w:t>
      </w:r>
      <w:proofErr w:type="gramEnd"/>
      <w:r w:rsidR="007458A1">
        <w:rPr>
          <w:lang w:eastAsia="en-US"/>
        </w:rPr>
        <w:t xml:space="preserve"> to the beginning of the a inserted pause to make the pause less of surprise to the older </w:t>
      </w:r>
      <w:proofErr w:type="spellStart"/>
      <w:r w:rsidR="007458A1">
        <w:rPr>
          <w:lang w:eastAsia="en-US"/>
        </w:rPr>
        <w:t>adutls</w:t>
      </w:r>
      <w:proofErr w:type="spellEnd"/>
      <w:r w:rsidR="007458A1">
        <w:rPr>
          <w:lang w:eastAsia="en-US"/>
        </w:rPr>
        <w:t>. Moreover, if a certain step</w:t>
      </w:r>
      <w:r w:rsidR="00FC7F2D">
        <w:rPr>
          <w:lang w:eastAsia="en-US"/>
        </w:rPr>
        <w:t xml:space="preserve"> (like a clicking 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 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longer exposure to that step and better chance of memorizing it.</w:t>
      </w:r>
    </w:p>
    <w:p w14:paraId="77FE0036" w14:textId="17259762" w:rsidR="006578C1" w:rsidRPr="000F50C8" w:rsidRDefault="00D21853" w:rsidP="006578C1">
      <w:pPr>
        <w:pStyle w:val="Head2"/>
      </w:pPr>
      <w:r>
        <w:lastRenderedPageBreak/>
        <w:t>A</w:t>
      </w:r>
      <w:r w:rsidR="00911845">
        <w:t>dopti</w:t>
      </w:r>
      <w:r>
        <w:t>ng auto-pausing method</w:t>
      </w:r>
      <w:r w:rsidR="00911845">
        <w:t xml:space="preserve"> </w:t>
      </w:r>
      <w:r w:rsidR="00EE1974">
        <w:t xml:space="preserve">on </w:t>
      </w:r>
      <w:r w:rsidR="00AB3702">
        <w:t xml:space="preserve">the </w:t>
      </w:r>
      <w:r w:rsidR="00EE1974">
        <w:t>video platform</w:t>
      </w:r>
      <w:r>
        <w:t>s</w:t>
      </w:r>
    </w:p>
    <w:p w14:paraId="4FCFF530" w14:textId="609F2906"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E558AD">
        <w:t xml:space="preserve"> after participants have used it a third time</w:t>
      </w:r>
      <w:r w:rsidR="00FE46B2">
        <w:t>.</w:t>
      </w:r>
      <w:r>
        <w:t xml:space="preserve"> </w:t>
      </w:r>
      <w:r w:rsidR="00FE46B2">
        <w:t>Thus, participants needed multiple exposure to the method before they achieved expert performance.</w:t>
      </w:r>
      <w:r>
        <w:t xml:space="preserve"> 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D21853">
        <w:t xml:space="preserve">it might run into some difficulties because older adults might lose their patience before reaching a level of proficiency. Therefore,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p>
    <w:p w14:paraId="47418CB6" w14:textId="63CA7096" w:rsidR="00CC660A" w:rsidRDefault="00CC660A" w:rsidP="007A7BFB">
      <w:pPr>
        <w:pStyle w:val="Head2"/>
      </w:pPr>
      <w:r w:rsidRPr="005B2F9F">
        <w:t>Limitation</w:t>
      </w:r>
    </w:p>
    <w:p w14:paraId="52EED091" w14:textId="3A19BDF6"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244F50">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39]","plainTextFormattedCitation":"[39]","previouslyFormattedCitation":"[42]"},"properties":{"noteIndex":0},"schema":"https://github.com/citation-style-language/schema/raw/master/csl-citation.json"}</w:instrText>
      </w:r>
      <w:r w:rsidR="0079749A">
        <w:rPr>
          <w:rFonts w:eastAsiaTheme="minorEastAsia"/>
          <w:lang w:eastAsia="zh-CN"/>
        </w:rPr>
        <w:fldChar w:fldCharType="separate"/>
      </w:r>
      <w:r w:rsidR="00244F50" w:rsidRPr="00244F50">
        <w:rPr>
          <w:rFonts w:eastAsiaTheme="minorEastAsia"/>
          <w:noProof/>
          <w:lang w:eastAsia="zh-CN"/>
        </w:rPr>
        <w:t>[39]</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3DB38987"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r w:rsidR="001B6716">
        <w:rPr>
          <w:rFonts w:eastAsiaTheme="minorEastAsia"/>
          <w:lang w:eastAsia="zh-CN"/>
        </w:rPr>
        <w:t>Additionally, b</w:t>
      </w:r>
      <w:r w:rsidR="00D21853">
        <w:rPr>
          <w:rFonts w:eastAsiaTheme="minorEastAsia"/>
          <w:lang w:eastAsia="zh-CN"/>
        </w:rPr>
        <w:t xml:space="preserve">uilt on </w:t>
      </w:r>
      <w:r w:rsidR="001B6716">
        <w:rPr>
          <w:rFonts w:eastAsiaTheme="minorEastAsia"/>
          <w:lang w:eastAsia="zh-CN"/>
        </w:rPr>
        <w:t>our</w:t>
      </w:r>
      <w:r w:rsidR="00D21853">
        <w:rPr>
          <w:rFonts w:eastAsiaTheme="minorEastAsia"/>
          <w:lang w:eastAsia="zh-CN"/>
        </w:rPr>
        <w:t xml:space="preserve"> results, we focused </w:t>
      </w:r>
      <w:r w:rsidR="001B6716">
        <w:rPr>
          <w:rFonts w:eastAsiaTheme="minorEastAsia"/>
          <w:lang w:eastAsia="zh-CN"/>
        </w:rPr>
        <w:t>the</w:t>
      </w:r>
      <w:r w:rsidR="00D21853">
        <w:rPr>
          <w:rFonts w:eastAsiaTheme="minorEastAsia"/>
          <w:lang w:eastAsia="zh-CN"/>
        </w:rPr>
        <w:t xml:space="preserve"> discussion on different ways of improving the auto-pausing and slowing methods for </w:t>
      </w:r>
      <w:r w:rsidR="007413E4">
        <w:rPr>
          <w:rFonts w:eastAsiaTheme="minorEastAsia"/>
          <w:lang w:eastAsia="zh-CN"/>
        </w:rPr>
        <w:t xml:space="preserve">the </w:t>
      </w:r>
      <w:r w:rsidR="00D21853">
        <w:rPr>
          <w:rFonts w:eastAsiaTheme="minorEastAsia"/>
          <w:lang w:eastAsia="zh-CN"/>
        </w:rPr>
        <w:t xml:space="preserve">future works, and </w:t>
      </w:r>
      <w:r w:rsidR="001B6716">
        <w:rPr>
          <w:rFonts w:eastAsiaTheme="minorEastAsia"/>
          <w:lang w:eastAsia="zh-CN"/>
        </w:rPr>
        <w:t xml:space="preserve">the practical challenge of deploying the auto-pausing method on video platforms. </w:t>
      </w:r>
      <w:r w:rsidR="00295DD2">
        <w:rPr>
          <w:rFonts w:eastAsiaTheme="minorEastAsia"/>
          <w:lang w:eastAsia="zh-CN"/>
        </w:rPr>
        <w:t>Furthermore</w:t>
      </w:r>
      <w:r w:rsidR="001B6716">
        <w:rPr>
          <w:rFonts w:eastAsiaTheme="minorEastAsia"/>
          <w:lang w:eastAsia="zh-CN"/>
        </w:rPr>
        <w:t>, w</w:t>
      </w:r>
      <w:r w:rsidR="00D21853">
        <w:rPr>
          <w:rFonts w:eastAsiaTheme="minorEastAsia"/>
          <w:lang w:eastAsia="zh-CN"/>
        </w:rPr>
        <w:t xml:space="preserve">e also pointed out two limitations </w:t>
      </w:r>
      <w:r w:rsidR="001B6716">
        <w:rPr>
          <w:rFonts w:eastAsiaTheme="minorEastAsia"/>
          <w:lang w:eastAsia="zh-CN"/>
        </w:rPr>
        <w:t xml:space="preserve">that might affect the generalizability of our results. </w:t>
      </w:r>
      <w:r w:rsidR="007413E4" w:rsidRPr="007413E4">
        <w:rPr>
          <w:rFonts w:eastAsiaTheme="minorEastAsia"/>
          <w:lang w:eastAsia="zh-CN"/>
        </w:rPr>
        <w:t>Overall our work showed that</w:t>
      </w:r>
      <w:r w:rsidR="007413E4">
        <w:rPr>
          <w:rFonts w:eastAsiaTheme="minorEastAsia"/>
          <w:lang w:eastAsia="zh-CN"/>
        </w:rPr>
        <w:t xml:space="preserve"> automatically pausing the instructional videos</w:t>
      </w:r>
      <w:r w:rsidR="00295DD2">
        <w:rPr>
          <w:rFonts w:eastAsiaTheme="minorEastAsia"/>
          <w:lang w:eastAsia="zh-CN"/>
        </w:rPr>
        <w:t xml:space="preserve"> as a way of moderating the information delivery rate in online instructional videos</w:t>
      </w:r>
      <w:r w:rsidR="007413E4">
        <w:rPr>
          <w:rFonts w:eastAsiaTheme="minorEastAsia"/>
          <w:lang w:eastAsia="zh-CN"/>
        </w:rPr>
        <w:t xml:space="preserve"> </w:t>
      </w:r>
      <w:r w:rsidR="00735661">
        <w:rPr>
          <w:rFonts w:eastAsiaTheme="minorEastAsia"/>
          <w:lang w:eastAsia="zh-CN"/>
        </w:rPr>
        <w:t>is</w:t>
      </w:r>
      <w:r w:rsidR="007413E4">
        <w:rPr>
          <w:rFonts w:eastAsiaTheme="minorEastAsia"/>
          <w:lang w:eastAsia="zh-CN"/>
        </w:rPr>
        <w:t xml:space="preserve"> a </w:t>
      </w:r>
      <w:r w:rsidR="00735661">
        <w:rPr>
          <w:rFonts w:eastAsiaTheme="minorEastAsia"/>
          <w:lang w:eastAsia="zh-CN"/>
        </w:rPr>
        <w:t xml:space="preserve">promising method that could help older </w:t>
      </w:r>
      <w:proofErr w:type="gramStart"/>
      <w:r w:rsidR="00735661">
        <w:rPr>
          <w:rFonts w:eastAsiaTheme="minorEastAsia"/>
          <w:lang w:eastAsia="zh-CN"/>
        </w:rPr>
        <w:t>adults</w:t>
      </w:r>
      <w:proofErr w:type="gramEnd"/>
      <w:r w:rsidR="00735661">
        <w:rPr>
          <w:rFonts w:eastAsiaTheme="minorEastAsia"/>
          <w:lang w:eastAsia="zh-CN"/>
        </w:rPr>
        <w:t xml:space="preserve"> complete tasks faster. Automatically pausing also provides a possible direction</w:t>
      </w:r>
      <w:r w:rsidR="00495F7D">
        <w:rPr>
          <w:rFonts w:eastAsiaTheme="minorEastAsia"/>
          <w:lang w:eastAsia="zh-CN"/>
        </w:rPr>
        <w:t xml:space="preserve"> future researchers could explore when designing assistive systems to help older adults learn to complete tasks from online </w:t>
      </w:r>
      <w:proofErr w:type="spellStart"/>
      <w:r w:rsidR="00495F7D">
        <w:rPr>
          <w:rFonts w:eastAsiaTheme="minorEastAsia"/>
          <w:lang w:eastAsia="zh-CN"/>
        </w:rPr>
        <w:t>instrucitnoal</w:t>
      </w:r>
      <w:proofErr w:type="spellEnd"/>
      <w:r w:rsidR="00495F7D">
        <w:rPr>
          <w:rFonts w:eastAsiaTheme="minorEastAsia"/>
          <w:lang w:eastAsia="zh-CN"/>
        </w:rPr>
        <w:t xml:space="preserve"> videos. </w:t>
      </w:r>
    </w:p>
    <w:p w14:paraId="70D812AA" w14:textId="77777777" w:rsidR="005B434B" w:rsidRDefault="005B434B" w:rsidP="005B434B">
      <w:pPr>
        <w:pStyle w:val="ReferenceHead"/>
      </w:pPr>
      <w:r>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International Journal 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w:t>
      </w:r>
      <w:r w:rsidRPr="00244F50">
        <w:rPr>
          <w:rFonts w:ascii="Linux Biolinum O" w:hAnsi="Linux Biolinum O" w:cs="Linux Biolinum O"/>
          <w:noProof/>
          <w:sz w:val="18"/>
          <w:szCs w:val="24"/>
        </w:rPr>
        <w:lastRenderedPageBreak/>
        <w:t xml:space="preserve">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 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ACM 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w:t>
      </w:r>
      <w:r w:rsidRPr="00244F50">
        <w:rPr>
          <w:rFonts w:ascii="Linux Biolinum O" w:hAnsi="Linux Biolinum O" w:cs="Linux Biolinum O"/>
          <w:noProof/>
          <w:sz w:val="18"/>
          <w:szCs w:val="24"/>
        </w:rPr>
        <w:lastRenderedPageBreak/>
        <w:t xml:space="preserve">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w:t>
      </w:r>
      <w:r w:rsidRPr="00244F50">
        <w:rPr>
          <w:rFonts w:ascii="Linux Biolinum O" w:hAnsi="Linux Biolinum O" w:cs="Linux Biolinum O"/>
          <w:noProof/>
          <w:sz w:val="18"/>
          <w:szCs w:val="24"/>
        </w:rPr>
        <w:lastRenderedPageBreak/>
        <w:t xml:space="preserve">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20" w:name="sbmn"/>
      <w:bookmarkEnd w:id="20"/>
    </w:p>
    <w:sectPr w:rsidR="005B434B" w:rsidRPr="00B1638F" w:rsidSect="00C00D2D">
      <w:footerReference w:type="default" r:id="rId15"/>
      <w:footerReference w:type="first" r:id="rId16"/>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hai Truong" w:date="2021-07-01T09:03:00Z" w:initials="KT">
    <w:p w14:paraId="6B546070" w14:textId="77777777" w:rsidR="000C7123" w:rsidRDefault="000C7123">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0C7123" w:rsidRDefault="000C7123">
      <w:pPr>
        <w:pStyle w:val="CommentText"/>
      </w:pPr>
    </w:p>
    <w:p w14:paraId="1D9D408F" w14:textId="77777777" w:rsidR="000C7123" w:rsidRDefault="000C7123">
      <w:pPr>
        <w:pStyle w:val="CommentText"/>
      </w:pPr>
      <w:r>
        <w:t xml:space="preserve">Do you accelerate videos to 120WPM if it’s slower than 120WPM? </w:t>
      </w:r>
    </w:p>
    <w:p w14:paraId="2395CA13" w14:textId="77777777" w:rsidR="000C7123" w:rsidRDefault="000C7123">
      <w:pPr>
        <w:pStyle w:val="CommentText"/>
      </w:pPr>
    </w:p>
    <w:p w14:paraId="34489B06" w14:textId="294EC832" w:rsidR="000C7123" w:rsidRDefault="000C7123">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0C7123" w:rsidRDefault="000C7123">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0C7123" w:rsidRDefault="000C7123">
      <w:pPr>
        <w:pStyle w:val="CommentText"/>
      </w:pPr>
      <w:r>
        <w:rPr>
          <w:rStyle w:val="CommentReference"/>
        </w:rPr>
        <w:annotationRef/>
      </w:r>
      <w:r>
        <w:t>We can come back to the title, but see next comment below for me take on how this section should be framed.</w:t>
      </w:r>
    </w:p>
  </w:comment>
  <w:comment w:id="7" w:author="Khai Truong" w:date="2021-07-05T13:20:00Z" w:initials="KT">
    <w:p w14:paraId="0BDA6045" w14:textId="0F291687" w:rsidR="000C7123" w:rsidRDefault="000C7123">
      <w:pPr>
        <w:pStyle w:val="CommentText"/>
      </w:pPr>
      <w:r>
        <w:rPr>
          <w:rStyle w:val="CommentReference"/>
        </w:rPr>
        <w:annotationRef/>
      </w:r>
      <w:r>
        <w:t>Fix the table so the lines are correct</w:t>
      </w:r>
    </w:p>
  </w:comment>
  <w:comment w:id="8" w:author="Eric Lu" w:date="2021-07-11T09:37:00Z" w:initials="EL">
    <w:p w14:paraId="76D3B3FA" w14:textId="01792CC9" w:rsidR="000C7123" w:rsidRDefault="000C7123">
      <w:pPr>
        <w:pStyle w:val="CommentText"/>
      </w:pPr>
      <w:r>
        <w:rPr>
          <w:rStyle w:val="CommentReference"/>
        </w:rPr>
        <w:annotationRef/>
      </w:r>
      <w:r>
        <w:t>?</w:t>
      </w:r>
    </w:p>
  </w:comment>
  <w:comment w:id="11"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0C7123" w:rsidRDefault="000C7123">
      <w:pPr>
        <w:pStyle w:val="CommentText"/>
      </w:pPr>
    </w:p>
  </w:comment>
  <w:comment w:id="13" w:author="Khai Truong" w:date="2021-07-06T09:11:00Z" w:initials="KT">
    <w:p w14:paraId="5B05F847" w14:textId="2C97B1C8" w:rsidR="000C7123" w:rsidRDefault="000C7123">
      <w:pPr>
        <w:pStyle w:val="CommentText"/>
      </w:pPr>
      <w:r>
        <w:rPr>
          <w:rStyle w:val="CommentReference"/>
        </w:rPr>
        <w:annotationRef/>
      </w:r>
      <w:r>
        <w:t>What was it?</w:t>
      </w:r>
    </w:p>
  </w:comment>
  <w:comment w:id="15" w:author="Khai Truong" w:date="2021-07-06T09:16:00Z" w:initials="KT">
    <w:p w14:paraId="3874E152" w14:textId="37B4AD21" w:rsidR="000C7123" w:rsidRDefault="000C7123">
      <w:pPr>
        <w:pStyle w:val="CommentText"/>
      </w:pPr>
      <w:r>
        <w:rPr>
          <w:rStyle w:val="CommentReference"/>
        </w:rPr>
        <w:annotationRef/>
      </w:r>
      <w:r>
        <w:t>See comment for the table 1…apply that here too</w:t>
      </w:r>
    </w:p>
  </w:comment>
  <w:comment w:id="16" w:author="Khai Truong" w:date="2021-07-06T09:20:00Z" w:initials="KT">
    <w:p w14:paraId="4D3F014C" w14:textId="77777777" w:rsidR="000C7123" w:rsidRDefault="000C7123">
      <w:pPr>
        <w:pStyle w:val="CommentText"/>
      </w:pPr>
      <w:r>
        <w:rPr>
          <w:rStyle w:val="CommentReference"/>
        </w:rPr>
        <w:annotationRef/>
      </w:r>
      <w:r>
        <w:t>Oh no…</w:t>
      </w:r>
    </w:p>
    <w:p w14:paraId="78373388" w14:textId="77777777" w:rsidR="000C7123" w:rsidRDefault="000C7123">
      <w:pPr>
        <w:pStyle w:val="CommentText"/>
      </w:pPr>
    </w:p>
    <w:p w14:paraId="11CFD189" w14:textId="77777777" w:rsidR="000C7123" w:rsidRDefault="000C7123">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0C7123" w:rsidRDefault="000C7123">
      <w:pPr>
        <w:pStyle w:val="CommentText"/>
      </w:pPr>
    </w:p>
    <w:p w14:paraId="6E3F4DBA" w14:textId="77777777" w:rsidR="000C7123" w:rsidRDefault="000C7123">
      <w:pPr>
        <w:pStyle w:val="CommentText"/>
      </w:pPr>
      <w:r>
        <w:t>What are the two effects you have to worry about when running a study?</w:t>
      </w:r>
    </w:p>
    <w:p w14:paraId="4476E60B" w14:textId="77777777" w:rsidR="000C7123" w:rsidRDefault="000C7123">
      <w:pPr>
        <w:pStyle w:val="CommentText"/>
      </w:pPr>
    </w:p>
    <w:p w14:paraId="0B748DE4" w14:textId="77777777" w:rsidR="000C7123" w:rsidRDefault="000C7123" w:rsidP="00021B39">
      <w:pPr>
        <w:pStyle w:val="CommentText"/>
        <w:numPr>
          <w:ilvl w:val="0"/>
          <w:numId w:val="8"/>
        </w:numPr>
      </w:pPr>
      <w:r>
        <w:t xml:space="preserve"> Learning</w:t>
      </w:r>
    </w:p>
    <w:p w14:paraId="4ADA8236" w14:textId="77777777" w:rsidR="000C7123" w:rsidRDefault="000C7123" w:rsidP="00021B39">
      <w:pPr>
        <w:pStyle w:val="CommentText"/>
        <w:numPr>
          <w:ilvl w:val="0"/>
          <w:numId w:val="8"/>
        </w:numPr>
      </w:pPr>
      <w:r>
        <w:t xml:space="preserve"> Fatigue</w:t>
      </w:r>
    </w:p>
    <w:p w14:paraId="20F910F9" w14:textId="77777777" w:rsidR="000C7123" w:rsidRDefault="000C7123" w:rsidP="00021B39">
      <w:pPr>
        <w:pStyle w:val="CommentText"/>
      </w:pPr>
    </w:p>
    <w:p w14:paraId="0CF1EE3A" w14:textId="77777777" w:rsidR="000C7123" w:rsidRDefault="000C7123" w:rsidP="00021B39">
      <w:pPr>
        <w:pStyle w:val="CommentText"/>
      </w:pPr>
      <w:r>
        <w:t>This study design now has a potential problem with fatigue affecting the results.  *sigh*</w:t>
      </w:r>
    </w:p>
    <w:p w14:paraId="772401A2" w14:textId="77777777" w:rsidR="000C7123" w:rsidRDefault="000C7123" w:rsidP="00021B39">
      <w:pPr>
        <w:pStyle w:val="CommentText"/>
      </w:pPr>
    </w:p>
    <w:p w14:paraId="68ED9B63" w14:textId="2D04AE55" w:rsidR="000C7123" w:rsidRDefault="000C7123" w:rsidP="00021B39">
      <w:pPr>
        <w:pStyle w:val="CommentText"/>
      </w:pPr>
      <w:r>
        <w:t>If you did counterbalance between control  and auto-pausing, then this is not what this text is saying.</w:t>
      </w:r>
    </w:p>
  </w:comment>
  <w:comment w:id="18" w:author="陆铖" w:date="2021-07-22T08:16:00Z" w:initials="陆铖">
    <w:p w14:paraId="7D3E4A6B" w14:textId="412C2ADC" w:rsidR="0099541F" w:rsidRDefault="0099541F">
      <w:pPr>
        <w:pStyle w:val="CommentText"/>
        <w:rPr>
          <w:rFonts w:hint="eastAsia"/>
        </w:rPr>
      </w:pPr>
      <w:r>
        <w:rPr>
          <w:rStyle w:val="CommentReference"/>
        </w:rPr>
        <w:annotationRef/>
      </w:r>
      <w:r>
        <w:rPr>
          <w:rFonts w:hint="eastAsia"/>
        </w:rPr>
        <w:t>T</w:t>
      </w:r>
      <w:r>
        <w:t>o be filled later after analyzing the recordings</w:t>
      </w:r>
    </w:p>
  </w:comment>
  <w:comment w:id="19" w:author="Khai Truong" w:date="2021-07-06T15:26:00Z" w:initials="KT">
    <w:p w14:paraId="54F41BBB" w14:textId="45E2DCF8" w:rsidR="000C7123" w:rsidRDefault="000C7123">
      <w:pPr>
        <w:pStyle w:val="CommentText"/>
      </w:pPr>
      <w:r>
        <w:rPr>
          <w:rStyle w:val="CommentReference"/>
        </w:rPr>
        <w:annotationRef/>
      </w:r>
      <w:r>
        <w:t>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5B05F847" w15:done="0"/>
  <w15:commentEx w15:paraId="3874E152" w15:done="0"/>
  <w15:commentEx w15:paraId="68ED9B63" w15:done="0"/>
  <w15:commentEx w15:paraId="7D3E4A6B" w15:done="0"/>
  <w15:commentEx w15:paraId="54F41B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5B05F847" w16cid:durableId="248E9CCA"/>
  <w16cid:commentId w16cid:paraId="3874E152" w16cid:durableId="248E9DE9"/>
  <w16cid:commentId w16cid:paraId="68ED9B63" w16cid:durableId="248E9ED3"/>
  <w16cid:commentId w16cid:paraId="7D3E4A6B" w16cid:durableId="24A3A7F5"/>
  <w16cid:commentId w16cid:paraId="54F41BBB" w16cid:durableId="248EF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45BBE" w14:textId="77777777" w:rsidR="00570E92" w:rsidRDefault="00570E92" w:rsidP="005B434B">
      <w:pPr>
        <w:spacing w:after="0" w:line="240" w:lineRule="auto"/>
      </w:pPr>
      <w:r>
        <w:separator/>
      </w:r>
    </w:p>
  </w:endnote>
  <w:endnote w:type="continuationSeparator" w:id="0">
    <w:p w14:paraId="4F928D3B" w14:textId="77777777" w:rsidR="00570E92" w:rsidRDefault="00570E92" w:rsidP="005B434B">
      <w:pPr>
        <w:spacing w:after="0" w:line="240" w:lineRule="auto"/>
      </w:pPr>
      <w:r>
        <w:continuationSeparator/>
      </w:r>
    </w:p>
  </w:endnote>
  <w:endnote w:type="continuationNotice" w:id="1">
    <w:p w14:paraId="0B931825" w14:textId="77777777" w:rsidR="00570E92" w:rsidRDefault="00570E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77777777"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8D5B8" w14:textId="77777777" w:rsidR="00570E92" w:rsidRDefault="00570E92" w:rsidP="005B434B">
      <w:pPr>
        <w:spacing w:after="0" w:line="240" w:lineRule="auto"/>
      </w:pPr>
      <w:r>
        <w:separator/>
      </w:r>
    </w:p>
  </w:footnote>
  <w:footnote w:type="continuationSeparator" w:id="0">
    <w:p w14:paraId="7029B2DB" w14:textId="77777777" w:rsidR="00570E92" w:rsidRDefault="00570E92" w:rsidP="005B434B">
      <w:pPr>
        <w:spacing w:after="0" w:line="240" w:lineRule="auto"/>
      </w:pPr>
      <w:r>
        <w:continuationSeparator/>
      </w:r>
    </w:p>
  </w:footnote>
  <w:footnote w:type="continuationNotice" w:id="1">
    <w:p w14:paraId="6FB6911A" w14:textId="77777777" w:rsidR="00570E92" w:rsidRDefault="00570E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i Truong">
    <w15:presenceInfo w15:providerId="None" w15:userId="Khai Truong"/>
  </w15:person>
  <w15:person w15:author="Eric Lu">
    <w15:presenceInfo w15:providerId="None" w15:userId="Eric Lu"/>
  </w15:person>
  <w15:person w15:author="陆铖">
    <w15:presenceInfo w15:providerId="Windows Live" w15:userId="3aa406f68f5e5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oFAHcM6aw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107"/>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4C"/>
    <w:rsid w:val="00060F7F"/>
    <w:rsid w:val="00061BF6"/>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F58"/>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5B2F"/>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950"/>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4C"/>
    <w:rsid w:val="00292CC6"/>
    <w:rsid w:val="00292D62"/>
    <w:rsid w:val="00293328"/>
    <w:rsid w:val="00293E8B"/>
    <w:rsid w:val="00294303"/>
    <w:rsid w:val="002943EC"/>
    <w:rsid w:val="00294532"/>
    <w:rsid w:val="0029524B"/>
    <w:rsid w:val="0029596D"/>
    <w:rsid w:val="00295DAD"/>
    <w:rsid w:val="00295DD2"/>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2B5"/>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108"/>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7D"/>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21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0F1A"/>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A6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906"/>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BCA"/>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2DD"/>
    <w:rsid w:val="00C123B4"/>
    <w:rsid w:val="00C13804"/>
    <w:rsid w:val="00C13FFF"/>
    <w:rsid w:val="00C14908"/>
    <w:rsid w:val="00C14D43"/>
    <w:rsid w:val="00C14FE3"/>
    <w:rsid w:val="00C1655E"/>
    <w:rsid w:val="00C1705B"/>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6AC"/>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8AD"/>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宋体"/>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05</TotalTime>
  <Pages>22</Pages>
  <Words>25240</Words>
  <Characters>143873</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陆铖</cp:lastModifiedBy>
  <cp:revision>242</cp:revision>
  <dcterms:created xsi:type="dcterms:W3CDTF">2021-07-07T03:02:00Z</dcterms:created>
  <dcterms:modified xsi:type="dcterms:W3CDTF">2021-07-22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